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61D2A7" w14:textId="77777777" w:rsidR="00A95797" w:rsidRPr="003A6130" w:rsidRDefault="00A95797" w:rsidP="00A95797">
      <w:pPr>
        <w:pStyle w:val="Title"/>
        <w:jc w:val="center"/>
      </w:pPr>
    </w:p>
    <w:p w14:paraId="541B5E0C" w14:textId="77777777" w:rsidR="00A95797" w:rsidRDefault="00A95797" w:rsidP="00A95797">
      <w:pPr>
        <w:pStyle w:val="Title"/>
        <w:jc w:val="center"/>
        <w:rPr>
          <w:lang w:val="en-GB"/>
        </w:rPr>
      </w:pPr>
    </w:p>
    <w:p w14:paraId="6C5DB28B" w14:textId="77777777" w:rsidR="00820DF5" w:rsidRDefault="00820DF5" w:rsidP="00A95797">
      <w:pPr>
        <w:pStyle w:val="Title"/>
        <w:jc w:val="center"/>
        <w:rPr>
          <w:lang w:val="en-GB"/>
        </w:rPr>
      </w:pPr>
    </w:p>
    <w:p w14:paraId="07949C70" w14:textId="77777777" w:rsidR="00820DF5" w:rsidRDefault="00820DF5" w:rsidP="00A95797">
      <w:pPr>
        <w:pStyle w:val="Title"/>
        <w:jc w:val="center"/>
        <w:rPr>
          <w:lang w:val="en-GB"/>
        </w:rPr>
      </w:pPr>
    </w:p>
    <w:p w14:paraId="6675A91F" w14:textId="77777777" w:rsidR="00820DF5" w:rsidRDefault="00820DF5" w:rsidP="00A95797">
      <w:pPr>
        <w:pStyle w:val="Title"/>
        <w:jc w:val="center"/>
        <w:rPr>
          <w:lang w:val="en-GB"/>
        </w:rPr>
      </w:pPr>
    </w:p>
    <w:p w14:paraId="57850888" w14:textId="6B423845" w:rsidR="00914336" w:rsidRDefault="00A95797" w:rsidP="00A95797">
      <w:pPr>
        <w:pStyle w:val="Title"/>
        <w:jc w:val="center"/>
        <w:rPr>
          <w:lang w:val="en-GB"/>
        </w:rPr>
      </w:pPr>
      <w:r>
        <w:rPr>
          <w:lang w:val="en-GB"/>
        </w:rPr>
        <w:t>Python Based Battery Control System for Smart Energy Grid Integration</w:t>
      </w:r>
    </w:p>
    <w:p w14:paraId="6B0BCA06" w14:textId="0AD837A8" w:rsidR="006A4E04" w:rsidRDefault="006A4E04" w:rsidP="00A95797">
      <w:pPr>
        <w:jc w:val="center"/>
        <w:rPr>
          <w:lang w:val="en-GB"/>
        </w:rPr>
      </w:pPr>
    </w:p>
    <w:p w14:paraId="69E6CD88" w14:textId="77777777" w:rsidR="00820DF5" w:rsidRDefault="00820DF5" w:rsidP="00A95797">
      <w:pPr>
        <w:pStyle w:val="Subtitle"/>
        <w:jc w:val="center"/>
        <w:rPr>
          <w:lang w:val="en-GB"/>
        </w:rPr>
      </w:pPr>
    </w:p>
    <w:p w14:paraId="651B73CE" w14:textId="77777777" w:rsidR="00820DF5" w:rsidRDefault="00820DF5" w:rsidP="00A95797">
      <w:pPr>
        <w:pStyle w:val="Subtitle"/>
        <w:jc w:val="center"/>
        <w:rPr>
          <w:lang w:val="en-GB"/>
        </w:rPr>
      </w:pPr>
    </w:p>
    <w:p w14:paraId="6D2B663B" w14:textId="77777777" w:rsidR="00820DF5" w:rsidRDefault="00820DF5" w:rsidP="00A95797">
      <w:pPr>
        <w:pStyle w:val="Subtitle"/>
        <w:jc w:val="center"/>
        <w:rPr>
          <w:lang w:val="en-GB"/>
        </w:rPr>
      </w:pPr>
    </w:p>
    <w:p w14:paraId="75910FE2" w14:textId="77777777" w:rsidR="00820DF5" w:rsidRDefault="00820DF5" w:rsidP="00A95797">
      <w:pPr>
        <w:pStyle w:val="Subtitle"/>
        <w:jc w:val="center"/>
        <w:rPr>
          <w:lang w:val="en-GB"/>
        </w:rPr>
      </w:pPr>
    </w:p>
    <w:p w14:paraId="23DBE1CE" w14:textId="4AE6066B" w:rsidR="006A4E04" w:rsidRDefault="00A95797" w:rsidP="00A95797">
      <w:pPr>
        <w:pStyle w:val="Subtitle"/>
        <w:jc w:val="center"/>
        <w:rPr>
          <w:lang w:val="en-GB"/>
        </w:rPr>
      </w:pPr>
      <w:r>
        <w:rPr>
          <w:lang w:val="en-GB"/>
        </w:rPr>
        <w:t>ENGN4200 Individual Project Thesis</w:t>
      </w:r>
    </w:p>
    <w:p w14:paraId="45D8ACE4" w14:textId="5B6C80A8" w:rsidR="00A95797" w:rsidRDefault="00A95797" w:rsidP="00A95797">
      <w:pPr>
        <w:pStyle w:val="Subtitle"/>
        <w:jc w:val="center"/>
        <w:rPr>
          <w:lang w:val="en-GB"/>
        </w:rPr>
      </w:pPr>
      <w:r>
        <w:rPr>
          <w:lang w:val="en-GB"/>
        </w:rPr>
        <w:t xml:space="preserve">Patrick Wilton </w:t>
      </w:r>
      <w:r w:rsidR="00DD6B4B">
        <w:rPr>
          <w:lang w:val="en-GB"/>
        </w:rPr>
        <w:t>| 2019</w:t>
      </w:r>
    </w:p>
    <w:p w14:paraId="0BB5505D" w14:textId="77777777" w:rsidR="00A95797" w:rsidRPr="00A95797" w:rsidRDefault="00A95797" w:rsidP="00A95797">
      <w:pPr>
        <w:rPr>
          <w:lang w:val="en-GB"/>
        </w:rPr>
      </w:pPr>
    </w:p>
    <w:p w14:paraId="0779FCC4" w14:textId="77777777" w:rsidR="00820DF5" w:rsidRDefault="00820DF5" w:rsidP="00A95797">
      <w:pPr>
        <w:jc w:val="center"/>
        <w:rPr>
          <w:lang w:val="en-GB"/>
        </w:rPr>
      </w:pPr>
    </w:p>
    <w:p w14:paraId="2B72596D" w14:textId="591B4936" w:rsidR="00820DF5" w:rsidRDefault="00820DF5" w:rsidP="00A95797">
      <w:pPr>
        <w:jc w:val="center"/>
        <w:rPr>
          <w:lang w:val="en-GB"/>
        </w:rPr>
      </w:pPr>
    </w:p>
    <w:p w14:paraId="06D47D0E" w14:textId="20CE2CCC" w:rsidR="00820DF5" w:rsidRDefault="00820DF5" w:rsidP="00A95797">
      <w:pPr>
        <w:jc w:val="center"/>
        <w:rPr>
          <w:lang w:val="en-GB"/>
        </w:rPr>
      </w:pPr>
    </w:p>
    <w:p w14:paraId="2099561E" w14:textId="358985BB" w:rsidR="00820DF5" w:rsidRDefault="00820DF5" w:rsidP="00A95797">
      <w:pPr>
        <w:jc w:val="center"/>
        <w:rPr>
          <w:lang w:val="en-GB"/>
        </w:rPr>
      </w:pPr>
    </w:p>
    <w:p w14:paraId="77DC1FB0" w14:textId="52B88B16" w:rsidR="00820DF5" w:rsidRDefault="00820DF5" w:rsidP="00A95797">
      <w:pPr>
        <w:jc w:val="center"/>
        <w:rPr>
          <w:lang w:val="en-GB"/>
        </w:rPr>
      </w:pPr>
    </w:p>
    <w:p w14:paraId="0CBCB76B" w14:textId="3ED530FA" w:rsidR="00820DF5" w:rsidRDefault="00820DF5" w:rsidP="00A95797">
      <w:pPr>
        <w:jc w:val="center"/>
        <w:rPr>
          <w:lang w:val="en-GB"/>
        </w:rPr>
      </w:pPr>
    </w:p>
    <w:p w14:paraId="13C4CE00" w14:textId="001F8E0D" w:rsidR="00820DF5" w:rsidRDefault="00820DF5" w:rsidP="00A95797">
      <w:pPr>
        <w:jc w:val="center"/>
        <w:rPr>
          <w:lang w:val="en-GB"/>
        </w:rPr>
      </w:pPr>
    </w:p>
    <w:p w14:paraId="5599371A" w14:textId="71E3CAFE" w:rsidR="00820DF5" w:rsidRDefault="00820DF5" w:rsidP="00A95797">
      <w:pPr>
        <w:jc w:val="center"/>
        <w:rPr>
          <w:lang w:val="en-GB"/>
        </w:rPr>
      </w:pPr>
    </w:p>
    <w:p w14:paraId="4AEF65BD" w14:textId="5D1EDA0D" w:rsidR="00820DF5" w:rsidRDefault="00820DF5" w:rsidP="00A95797">
      <w:pPr>
        <w:jc w:val="center"/>
        <w:rPr>
          <w:lang w:val="en-GB"/>
        </w:rPr>
      </w:pPr>
    </w:p>
    <w:p w14:paraId="03A00F20" w14:textId="2E70EF68" w:rsidR="00820DF5" w:rsidRDefault="00820DF5" w:rsidP="00A95797">
      <w:pPr>
        <w:jc w:val="center"/>
        <w:rPr>
          <w:lang w:val="en-GB"/>
        </w:rPr>
      </w:pPr>
    </w:p>
    <w:p w14:paraId="3D9D25C6" w14:textId="50BEF139" w:rsidR="00820DF5" w:rsidRDefault="00820DF5" w:rsidP="00A95797">
      <w:pPr>
        <w:jc w:val="center"/>
        <w:rPr>
          <w:lang w:val="en-GB"/>
        </w:rPr>
      </w:pPr>
    </w:p>
    <w:p w14:paraId="4838FECF" w14:textId="4D9422A4" w:rsidR="00820DF5" w:rsidRDefault="00820DF5" w:rsidP="00A95797">
      <w:pPr>
        <w:jc w:val="center"/>
        <w:rPr>
          <w:lang w:val="en-GB"/>
        </w:rPr>
      </w:pPr>
    </w:p>
    <w:p w14:paraId="4701C671" w14:textId="2A26C73A" w:rsidR="00820DF5" w:rsidRDefault="00820DF5" w:rsidP="00A95797">
      <w:pPr>
        <w:jc w:val="center"/>
        <w:rPr>
          <w:lang w:val="en-GB"/>
        </w:rPr>
      </w:pPr>
    </w:p>
    <w:p w14:paraId="2CB5BE4F" w14:textId="77777777" w:rsidR="00820DF5" w:rsidRDefault="00820DF5" w:rsidP="00A95797">
      <w:pPr>
        <w:jc w:val="center"/>
        <w:rPr>
          <w:lang w:val="en-GB"/>
        </w:rPr>
      </w:pPr>
    </w:p>
    <w:p w14:paraId="363D703E" w14:textId="77777777" w:rsidR="00820DF5" w:rsidRDefault="00820DF5" w:rsidP="00A95797">
      <w:pPr>
        <w:jc w:val="center"/>
        <w:rPr>
          <w:lang w:val="en-GB"/>
        </w:rPr>
      </w:pPr>
    </w:p>
    <w:p w14:paraId="53555667" w14:textId="4BF7D388" w:rsidR="006A4E04" w:rsidRPr="00A70849" w:rsidRDefault="00820DF5" w:rsidP="00A70849">
      <w:pPr>
        <w:jc w:val="center"/>
        <w:rPr>
          <w:rFonts w:asciiTheme="majorHAnsi" w:hAnsiTheme="majorHAnsi" w:cstheme="majorHAnsi"/>
          <w:sz w:val="28"/>
          <w:szCs w:val="28"/>
          <w:lang w:val="en-GB"/>
        </w:rPr>
      </w:pPr>
      <w:r w:rsidRPr="00A70849">
        <w:rPr>
          <w:rFonts w:asciiTheme="majorHAnsi" w:hAnsiTheme="majorHAnsi" w:cstheme="majorHAnsi"/>
          <w:sz w:val="28"/>
          <w:szCs w:val="28"/>
          <w:lang w:val="en-GB"/>
        </w:rPr>
        <w:t>A thesis submitted for the degree of Bachelor of Engineering (Honours)</w:t>
      </w:r>
    </w:p>
    <w:p w14:paraId="724C353E" w14:textId="0940A510" w:rsidR="00820DF5" w:rsidRPr="00A70849" w:rsidRDefault="00820DF5" w:rsidP="00A70849">
      <w:pPr>
        <w:jc w:val="center"/>
        <w:rPr>
          <w:rFonts w:asciiTheme="majorHAnsi" w:hAnsiTheme="majorHAnsi" w:cstheme="majorHAnsi"/>
          <w:sz w:val="28"/>
          <w:szCs w:val="28"/>
          <w:lang w:val="en-GB"/>
        </w:rPr>
      </w:pPr>
      <w:r w:rsidRPr="00A70849">
        <w:rPr>
          <w:rFonts w:asciiTheme="majorHAnsi" w:hAnsiTheme="majorHAnsi" w:cstheme="majorHAnsi"/>
          <w:sz w:val="28"/>
          <w:szCs w:val="28"/>
          <w:lang w:val="en-GB"/>
        </w:rPr>
        <w:t>Research School of Electrical, Energy and Materials Engineering</w:t>
      </w:r>
    </w:p>
    <w:p w14:paraId="761B4DAA" w14:textId="107F6327" w:rsidR="00403EAD" w:rsidRDefault="00403EAD">
      <w:pPr>
        <w:jc w:val="center"/>
        <w:rPr>
          <w:lang w:val="en-GB"/>
        </w:rPr>
      </w:pPr>
      <w:r>
        <w:rPr>
          <w:lang w:val="en-GB"/>
        </w:rPr>
        <w:br w:type="page"/>
      </w:r>
    </w:p>
    <w:p w14:paraId="2A2C4BFF" w14:textId="77777777" w:rsidR="00FB2B8F" w:rsidRDefault="00FB2B8F" w:rsidP="00FB2B8F">
      <w:pPr>
        <w:pStyle w:val="Heading2"/>
        <w:rPr>
          <w:i/>
          <w:iCs/>
          <w:lang w:val="en-GB"/>
        </w:rPr>
      </w:pPr>
    </w:p>
    <w:p w14:paraId="53466E9E" w14:textId="77777777" w:rsidR="00FB2B8F" w:rsidRDefault="00FB2B8F" w:rsidP="00FB2B8F">
      <w:pPr>
        <w:pStyle w:val="Heading2"/>
        <w:rPr>
          <w:i/>
          <w:iCs/>
          <w:lang w:val="en-GB"/>
        </w:rPr>
      </w:pPr>
    </w:p>
    <w:p w14:paraId="566EAFBA" w14:textId="77777777" w:rsidR="00FB2B8F" w:rsidRDefault="00FB2B8F" w:rsidP="00FB2B8F">
      <w:pPr>
        <w:pStyle w:val="Heading2"/>
        <w:rPr>
          <w:i/>
          <w:iCs/>
          <w:lang w:val="en-GB"/>
        </w:rPr>
      </w:pPr>
    </w:p>
    <w:p w14:paraId="2B24768C" w14:textId="77777777" w:rsidR="00FB2B8F" w:rsidRDefault="00FB2B8F" w:rsidP="00FB2B8F">
      <w:pPr>
        <w:pStyle w:val="Heading2"/>
        <w:rPr>
          <w:i/>
          <w:iCs/>
          <w:lang w:val="en-GB"/>
        </w:rPr>
      </w:pPr>
    </w:p>
    <w:p w14:paraId="50914FBC" w14:textId="77777777" w:rsidR="00FB2B8F" w:rsidRDefault="00FB2B8F" w:rsidP="00FB2B8F">
      <w:pPr>
        <w:pStyle w:val="Heading2"/>
        <w:rPr>
          <w:i/>
          <w:iCs/>
          <w:lang w:val="en-GB"/>
        </w:rPr>
      </w:pPr>
    </w:p>
    <w:p w14:paraId="09670F7A" w14:textId="77777777" w:rsidR="00FB2B8F" w:rsidRDefault="00FB2B8F" w:rsidP="00FB2B8F">
      <w:pPr>
        <w:pStyle w:val="Heading2"/>
        <w:rPr>
          <w:i/>
          <w:iCs/>
          <w:lang w:val="en-GB"/>
        </w:rPr>
      </w:pPr>
    </w:p>
    <w:p w14:paraId="39C8C178" w14:textId="77777777" w:rsidR="00FB2B8F" w:rsidRDefault="00FB2B8F" w:rsidP="00FB2B8F">
      <w:pPr>
        <w:pStyle w:val="Heading2"/>
        <w:rPr>
          <w:i/>
          <w:iCs/>
          <w:lang w:val="en-GB"/>
        </w:rPr>
      </w:pPr>
    </w:p>
    <w:p w14:paraId="1BDAABB5" w14:textId="77777777" w:rsidR="00FB2B8F" w:rsidRDefault="00FB2B8F" w:rsidP="00FB2B8F">
      <w:pPr>
        <w:pStyle w:val="Heading2"/>
        <w:rPr>
          <w:i/>
          <w:iCs/>
          <w:lang w:val="en-GB"/>
        </w:rPr>
      </w:pPr>
    </w:p>
    <w:p w14:paraId="47F67A46" w14:textId="77777777" w:rsidR="00FB2B8F" w:rsidRDefault="00FB2B8F" w:rsidP="00FB2B8F">
      <w:pPr>
        <w:pStyle w:val="Heading2"/>
        <w:rPr>
          <w:i/>
          <w:iCs/>
          <w:lang w:val="en-GB"/>
        </w:rPr>
      </w:pPr>
    </w:p>
    <w:p w14:paraId="6A2A35AE" w14:textId="77777777" w:rsidR="00FB2B8F" w:rsidRDefault="00FB2B8F" w:rsidP="00FB2B8F">
      <w:pPr>
        <w:pStyle w:val="Heading2"/>
        <w:rPr>
          <w:i/>
          <w:iCs/>
          <w:lang w:val="en-GB"/>
        </w:rPr>
      </w:pPr>
    </w:p>
    <w:p w14:paraId="5470B7A9" w14:textId="77777777" w:rsidR="00FB2B8F" w:rsidRDefault="00FB2B8F" w:rsidP="00FB2B8F">
      <w:pPr>
        <w:pStyle w:val="Heading2"/>
        <w:rPr>
          <w:i/>
          <w:iCs/>
          <w:lang w:val="en-GB"/>
        </w:rPr>
      </w:pPr>
    </w:p>
    <w:p w14:paraId="50B3909A" w14:textId="0342BDD1" w:rsidR="00403EAD" w:rsidRPr="00A70849" w:rsidRDefault="00FB2B8F" w:rsidP="00A70849">
      <w:pPr>
        <w:jc w:val="center"/>
        <w:rPr>
          <w:rFonts w:asciiTheme="majorHAnsi" w:hAnsiTheme="majorHAnsi" w:cstheme="majorHAnsi"/>
          <w:i/>
          <w:iCs/>
          <w:sz w:val="24"/>
          <w:szCs w:val="24"/>
          <w:lang w:val="en-GB"/>
        </w:rPr>
      </w:pPr>
      <w:r w:rsidRPr="00A70849">
        <w:rPr>
          <w:rFonts w:asciiTheme="majorHAnsi" w:hAnsiTheme="majorHAnsi" w:cstheme="majorHAnsi"/>
          <w:i/>
          <w:iCs/>
          <w:sz w:val="24"/>
          <w:szCs w:val="24"/>
          <w:lang w:val="en-GB"/>
        </w:rPr>
        <w:t>I declare that this thesis is my own original work except where acknowledgement of another source has been made.</w:t>
      </w:r>
    </w:p>
    <w:p w14:paraId="3278B239" w14:textId="5B5A107F" w:rsidR="00FB2B8F" w:rsidRDefault="00FB2B8F" w:rsidP="00FB2B8F">
      <w:pPr>
        <w:rPr>
          <w:lang w:val="en-GB"/>
        </w:rPr>
      </w:pPr>
    </w:p>
    <w:p w14:paraId="2937B62C" w14:textId="59548E40" w:rsidR="00FB2B8F" w:rsidRDefault="00FB2B8F" w:rsidP="00FB2B8F">
      <w:pPr>
        <w:rPr>
          <w:lang w:val="en-GB"/>
        </w:rPr>
      </w:pPr>
    </w:p>
    <w:p w14:paraId="1BE2060B" w14:textId="7064CD8C" w:rsidR="00FB2B8F" w:rsidRDefault="00FB2B8F" w:rsidP="00FB2B8F">
      <w:pPr>
        <w:jc w:val="right"/>
        <w:rPr>
          <w:lang w:val="en-GB"/>
        </w:rPr>
      </w:pPr>
      <w:r>
        <w:rPr>
          <w:lang w:val="en-GB"/>
        </w:rPr>
        <w:t>Patrick Wilton</w:t>
      </w:r>
    </w:p>
    <w:p w14:paraId="662E5EDB" w14:textId="3E7D3007" w:rsidR="00FB2B8F" w:rsidRPr="00FB2B8F" w:rsidRDefault="00A70849" w:rsidP="00FB2B8F">
      <w:pPr>
        <w:jc w:val="right"/>
        <w:rPr>
          <w:lang w:val="en-GB"/>
        </w:rPr>
      </w:pPr>
      <w:r>
        <w:rPr>
          <w:lang w:val="en-GB"/>
        </w:rPr>
        <w:t>9</w:t>
      </w:r>
      <w:r w:rsidRPr="00A70849">
        <w:rPr>
          <w:vertAlign w:val="superscript"/>
          <w:lang w:val="en-GB"/>
        </w:rPr>
        <w:t>th</w:t>
      </w:r>
      <w:r>
        <w:rPr>
          <w:lang w:val="en-GB"/>
        </w:rPr>
        <w:t xml:space="preserve"> September 2019</w:t>
      </w:r>
    </w:p>
    <w:p w14:paraId="38067F21" w14:textId="77777777" w:rsidR="00403EAD" w:rsidRDefault="00403EAD">
      <w:pPr>
        <w:jc w:val="center"/>
        <w:rPr>
          <w:lang w:val="en-GB"/>
        </w:rPr>
      </w:pPr>
      <w:r>
        <w:rPr>
          <w:lang w:val="en-GB"/>
        </w:rPr>
        <w:br w:type="page"/>
      </w:r>
    </w:p>
    <w:p w14:paraId="4E9547B4" w14:textId="44E9203A" w:rsidR="00403EAD" w:rsidRDefault="00403EAD" w:rsidP="00A70849">
      <w:pPr>
        <w:pStyle w:val="Heading1"/>
        <w:rPr>
          <w:lang w:val="en-GB"/>
        </w:rPr>
      </w:pPr>
      <w:bookmarkStart w:id="0" w:name="_Toc20582774"/>
      <w:r>
        <w:rPr>
          <w:lang w:val="en-GB"/>
        </w:rPr>
        <w:lastRenderedPageBreak/>
        <w:t>Acknowledgements</w:t>
      </w:r>
      <w:bookmarkEnd w:id="0"/>
    </w:p>
    <w:p w14:paraId="71917443" w14:textId="36A17644" w:rsidR="00DB1777" w:rsidRDefault="00DB1777" w:rsidP="00DB1777">
      <w:pPr>
        <w:rPr>
          <w:lang w:val="en-GB"/>
        </w:rPr>
      </w:pPr>
      <w:r>
        <w:rPr>
          <w:lang w:val="en-GB"/>
        </w:rPr>
        <w:t xml:space="preserve">I would personally like to thank my supervisor Lachlan Blackhall for providing me with this research opportunity even with my small amount of control systems </w:t>
      </w:r>
      <w:r w:rsidR="00DD6B4B">
        <w:rPr>
          <w:lang w:val="en-GB"/>
        </w:rPr>
        <w:t>knowledge</w:t>
      </w:r>
      <w:r>
        <w:rPr>
          <w:lang w:val="en-GB"/>
        </w:rPr>
        <w:t xml:space="preserve"> going into this project. Although he was often busy throughout my time completing my honours, his words of encouragement and support kept me from becoming overwhelmed with the tasks ahead, especially in the early days.</w:t>
      </w:r>
    </w:p>
    <w:p w14:paraId="65F1B4E9" w14:textId="0D4F48B2" w:rsidR="00DB1777" w:rsidRDefault="00731693" w:rsidP="00731693">
      <w:pPr>
        <w:ind w:firstLine="709"/>
        <w:rPr>
          <w:lang w:val="en-GB"/>
        </w:rPr>
      </w:pPr>
      <w:r>
        <w:rPr>
          <w:lang w:val="en-GB"/>
        </w:rPr>
        <w:t xml:space="preserve">I have greatly appreciated the advice of BSGIP team </w:t>
      </w:r>
      <w:r w:rsidRPr="003A6130">
        <w:rPr>
          <w:lang w:val="en-GB"/>
        </w:rPr>
        <w:t>member Ben</w:t>
      </w:r>
      <w:r w:rsidR="003A6130" w:rsidRPr="003A6130">
        <w:rPr>
          <w:lang w:val="en-GB"/>
        </w:rPr>
        <w:t>jamin Weise</w:t>
      </w:r>
      <w:r>
        <w:rPr>
          <w:lang w:val="en-GB"/>
        </w:rPr>
        <w:t>. His words of wisdom helped me through many technical software issues even if I was often able to answer my own questions by simply explaining them to him.</w:t>
      </w:r>
    </w:p>
    <w:p w14:paraId="4B396727" w14:textId="56E72EC2" w:rsidR="00F958CF" w:rsidRDefault="00731693" w:rsidP="00731693">
      <w:pPr>
        <w:ind w:firstLine="709"/>
        <w:rPr>
          <w:lang w:val="en-GB"/>
        </w:rPr>
      </w:pPr>
      <w:r>
        <w:rPr>
          <w:lang w:val="en-GB"/>
        </w:rPr>
        <w:t xml:space="preserve">I would also like to thank </w:t>
      </w:r>
      <w:r w:rsidRPr="003A6130">
        <w:rPr>
          <w:lang w:val="en-GB"/>
        </w:rPr>
        <w:t>Bjorn</w:t>
      </w:r>
      <w:r w:rsidR="003A6130" w:rsidRPr="003A6130">
        <w:rPr>
          <w:lang w:val="en-GB"/>
        </w:rPr>
        <w:t xml:space="preserve"> Sturmberg</w:t>
      </w:r>
      <w:r w:rsidRPr="003A6130">
        <w:rPr>
          <w:lang w:val="en-GB"/>
        </w:rPr>
        <w:t xml:space="preserve"> </w:t>
      </w:r>
      <w:r>
        <w:rPr>
          <w:lang w:val="en-GB"/>
        </w:rPr>
        <w:t xml:space="preserve">for committing the time to be my secondary supervisor where needed and the entire BSGIP team for their welcoming attitude, especially </w:t>
      </w:r>
      <w:r w:rsidRPr="003A6130">
        <w:rPr>
          <w:lang w:val="en-GB"/>
        </w:rPr>
        <w:t xml:space="preserve">Deborah </w:t>
      </w:r>
      <w:r w:rsidR="003A6130" w:rsidRPr="003A6130">
        <w:rPr>
          <w:lang w:val="en-GB"/>
        </w:rPr>
        <w:t>Taylor</w:t>
      </w:r>
      <w:r w:rsidR="003A6130">
        <w:rPr>
          <w:lang w:val="en-GB"/>
        </w:rPr>
        <w:t xml:space="preserve"> </w:t>
      </w:r>
      <w:r>
        <w:rPr>
          <w:lang w:val="en-GB"/>
        </w:rPr>
        <w:t>for being so patient with my late email replies.</w:t>
      </w:r>
      <w:r w:rsidR="00F958CF">
        <w:rPr>
          <w:lang w:val="en-GB"/>
        </w:rPr>
        <w:br w:type="page"/>
      </w:r>
    </w:p>
    <w:p w14:paraId="16614626" w14:textId="52490064" w:rsidR="00A70849" w:rsidRDefault="00F958CF" w:rsidP="00F958CF">
      <w:pPr>
        <w:pStyle w:val="Heading1"/>
        <w:rPr>
          <w:lang w:val="en-GB"/>
        </w:rPr>
      </w:pPr>
      <w:bookmarkStart w:id="1" w:name="_Toc20582775"/>
      <w:r>
        <w:rPr>
          <w:lang w:val="en-GB"/>
        </w:rPr>
        <w:lastRenderedPageBreak/>
        <w:t>Abstract</w:t>
      </w:r>
      <w:bookmarkEnd w:id="1"/>
    </w:p>
    <w:p w14:paraId="55A0E84C" w14:textId="6E5EA33B" w:rsidR="00F958CF" w:rsidRPr="00F958CF" w:rsidRDefault="00731693" w:rsidP="00F958CF">
      <w:pPr>
        <w:rPr>
          <w:lang w:val="en-GB"/>
        </w:rPr>
      </w:pPr>
      <w:r w:rsidRPr="00731693">
        <w:rPr>
          <w:highlight w:val="yellow"/>
          <w:lang w:val="en-GB"/>
        </w:rPr>
        <w:t>Written after Results</w:t>
      </w:r>
    </w:p>
    <w:p w14:paraId="3821F8CF" w14:textId="77777777" w:rsidR="00403EAD" w:rsidRDefault="00403EAD">
      <w:pPr>
        <w:jc w:val="center"/>
        <w:rPr>
          <w:lang w:val="en-GB"/>
        </w:rPr>
      </w:pPr>
      <w:r>
        <w:rPr>
          <w:lang w:val="en-GB"/>
        </w:rPr>
        <w:br w:type="page"/>
      </w:r>
    </w:p>
    <w:sdt>
      <w:sdtPr>
        <w:rPr>
          <w:rFonts w:ascii="Times New Roman" w:eastAsia="Times New Roman" w:hAnsi="Times New Roman" w:cs="Times New Roman"/>
          <w:color w:val="auto"/>
          <w:sz w:val="22"/>
          <w:szCs w:val="22"/>
          <w:lang w:val="en-AU" w:eastAsia="en-AU"/>
        </w:rPr>
        <w:id w:val="1203363998"/>
        <w:docPartObj>
          <w:docPartGallery w:val="Table of Contents"/>
          <w:docPartUnique/>
        </w:docPartObj>
      </w:sdtPr>
      <w:sdtEndPr>
        <w:rPr>
          <w:b/>
          <w:bCs/>
          <w:noProof/>
        </w:rPr>
      </w:sdtEndPr>
      <w:sdtContent>
        <w:p w14:paraId="3082A02D" w14:textId="32F6B99C" w:rsidR="00A70849" w:rsidRDefault="00A70849">
          <w:pPr>
            <w:pStyle w:val="TOCHeading"/>
          </w:pPr>
          <w:r>
            <w:t>Table of Contents</w:t>
          </w:r>
        </w:p>
        <w:p w14:paraId="6F9F492A" w14:textId="372EC267" w:rsidR="00F70B69" w:rsidRDefault="00A70849">
          <w:pPr>
            <w:pStyle w:val="TOC1"/>
            <w:tabs>
              <w:tab w:val="right" w:leader="dot" w:pos="9016"/>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20582774" w:history="1">
            <w:r w:rsidR="00F70B69" w:rsidRPr="00F5704E">
              <w:rPr>
                <w:rStyle w:val="Hyperlink"/>
                <w:noProof/>
                <w:lang w:val="en-GB"/>
              </w:rPr>
              <w:t>Acknowledgements</w:t>
            </w:r>
            <w:r w:rsidR="00F70B69">
              <w:rPr>
                <w:noProof/>
                <w:webHidden/>
              </w:rPr>
              <w:tab/>
            </w:r>
            <w:r w:rsidR="00F70B69">
              <w:rPr>
                <w:noProof/>
                <w:webHidden/>
              </w:rPr>
              <w:fldChar w:fldCharType="begin"/>
            </w:r>
            <w:r w:rsidR="00F70B69">
              <w:rPr>
                <w:noProof/>
                <w:webHidden/>
              </w:rPr>
              <w:instrText xml:space="preserve"> PAGEREF _Toc20582774 \h </w:instrText>
            </w:r>
            <w:r w:rsidR="00F70B69">
              <w:rPr>
                <w:noProof/>
                <w:webHidden/>
              </w:rPr>
            </w:r>
            <w:r w:rsidR="00F70B69">
              <w:rPr>
                <w:noProof/>
                <w:webHidden/>
              </w:rPr>
              <w:fldChar w:fldCharType="separate"/>
            </w:r>
            <w:r w:rsidR="00F70B69">
              <w:rPr>
                <w:noProof/>
                <w:webHidden/>
              </w:rPr>
              <w:t>3</w:t>
            </w:r>
            <w:r w:rsidR="00F70B69">
              <w:rPr>
                <w:noProof/>
                <w:webHidden/>
              </w:rPr>
              <w:fldChar w:fldCharType="end"/>
            </w:r>
          </w:hyperlink>
        </w:p>
        <w:p w14:paraId="4CC6C6B8" w14:textId="40EFDF24" w:rsidR="00F70B69" w:rsidRDefault="008F2528">
          <w:pPr>
            <w:pStyle w:val="TOC1"/>
            <w:tabs>
              <w:tab w:val="right" w:leader="dot" w:pos="9016"/>
            </w:tabs>
            <w:rPr>
              <w:rFonts w:asciiTheme="minorHAnsi" w:eastAsiaTheme="minorEastAsia" w:hAnsiTheme="minorHAnsi" w:cstheme="minorBidi"/>
              <w:noProof/>
            </w:rPr>
          </w:pPr>
          <w:hyperlink w:anchor="_Toc20582775" w:history="1">
            <w:r w:rsidR="00F70B69" w:rsidRPr="00F5704E">
              <w:rPr>
                <w:rStyle w:val="Hyperlink"/>
                <w:noProof/>
                <w:lang w:val="en-GB"/>
              </w:rPr>
              <w:t>Abstract</w:t>
            </w:r>
            <w:r w:rsidR="00F70B69">
              <w:rPr>
                <w:noProof/>
                <w:webHidden/>
              </w:rPr>
              <w:tab/>
            </w:r>
            <w:r w:rsidR="00F70B69">
              <w:rPr>
                <w:noProof/>
                <w:webHidden/>
              </w:rPr>
              <w:fldChar w:fldCharType="begin"/>
            </w:r>
            <w:r w:rsidR="00F70B69">
              <w:rPr>
                <w:noProof/>
                <w:webHidden/>
              </w:rPr>
              <w:instrText xml:space="preserve"> PAGEREF _Toc20582775 \h </w:instrText>
            </w:r>
            <w:r w:rsidR="00F70B69">
              <w:rPr>
                <w:noProof/>
                <w:webHidden/>
              </w:rPr>
            </w:r>
            <w:r w:rsidR="00F70B69">
              <w:rPr>
                <w:noProof/>
                <w:webHidden/>
              </w:rPr>
              <w:fldChar w:fldCharType="separate"/>
            </w:r>
            <w:r w:rsidR="00F70B69">
              <w:rPr>
                <w:noProof/>
                <w:webHidden/>
              </w:rPr>
              <w:t>4</w:t>
            </w:r>
            <w:r w:rsidR="00F70B69">
              <w:rPr>
                <w:noProof/>
                <w:webHidden/>
              </w:rPr>
              <w:fldChar w:fldCharType="end"/>
            </w:r>
          </w:hyperlink>
        </w:p>
        <w:p w14:paraId="00C2616E" w14:textId="2AEABC44" w:rsidR="00F70B69" w:rsidRDefault="008F2528">
          <w:pPr>
            <w:pStyle w:val="TOC1"/>
            <w:tabs>
              <w:tab w:val="right" w:leader="dot" w:pos="9016"/>
            </w:tabs>
            <w:rPr>
              <w:rFonts w:asciiTheme="minorHAnsi" w:eastAsiaTheme="minorEastAsia" w:hAnsiTheme="minorHAnsi" w:cstheme="minorBidi"/>
              <w:noProof/>
            </w:rPr>
          </w:pPr>
          <w:hyperlink w:anchor="_Toc20582776" w:history="1">
            <w:r w:rsidR="00F70B69" w:rsidRPr="00F5704E">
              <w:rPr>
                <w:rStyle w:val="Hyperlink"/>
                <w:noProof/>
                <w:lang w:val="en-GB"/>
              </w:rPr>
              <w:t>List of Figures</w:t>
            </w:r>
            <w:r w:rsidR="00F70B69">
              <w:rPr>
                <w:noProof/>
                <w:webHidden/>
              </w:rPr>
              <w:tab/>
            </w:r>
            <w:r w:rsidR="00F70B69">
              <w:rPr>
                <w:noProof/>
                <w:webHidden/>
              </w:rPr>
              <w:fldChar w:fldCharType="begin"/>
            </w:r>
            <w:r w:rsidR="00F70B69">
              <w:rPr>
                <w:noProof/>
                <w:webHidden/>
              </w:rPr>
              <w:instrText xml:space="preserve"> PAGEREF _Toc20582776 \h </w:instrText>
            </w:r>
            <w:r w:rsidR="00F70B69">
              <w:rPr>
                <w:noProof/>
                <w:webHidden/>
              </w:rPr>
            </w:r>
            <w:r w:rsidR="00F70B69">
              <w:rPr>
                <w:noProof/>
                <w:webHidden/>
              </w:rPr>
              <w:fldChar w:fldCharType="separate"/>
            </w:r>
            <w:r w:rsidR="00F70B69">
              <w:rPr>
                <w:noProof/>
                <w:webHidden/>
              </w:rPr>
              <w:t>6</w:t>
            </w:r>
            <w:r w:rsidR="00F70B69">
              <w:rPr>
                <w:noProof/>
                <w:webHidden/>
              </w:rPr>
              <w:fldChar w:fldCharType="end"/>
            </w:r>
          </w:hyperlink>
        </w:p>
        <w:p w14:paraId="3C20719B" w14:textId="35730657" w:rsidR="00F70B69" w:rsidRDefault="008F2528">
          <w:pPr>
            <w:pStyle w:val="TOC1"/>
            <w:tabs>
              <w:tab w:val="right" w:leader="dot" w:pos="9016"/>
            </w:tabs>
            <w:rPr>
              <w:rFonts w:asciiTheme="minorHAnsi" w:eastAsiaTheme="minorEastAsia" w:hAnsiTheme="minorHAnsi" w:cstheme="minorBidi"/>
              <w:noProof/>
            </w:rPr>
          </w:pPr>
          <w:hyperlink w:anchor="_Toc20582777" w:history="1">
            <w:r w:rsidR="00F70B69" w:rsidRPr="00F5704E">
              <w:rPr>
                <w:rStyle w:val="Hyperlink"/>
                <w:noProof/>
                <w:lang w:val="en-GB"/>
              </w:rPr>
              <w:t>List of Tables</w:t>
            </w:r>
            <w:r w:rsidR="00F70B69">
              <w:rPr>
                <w:noProof/>
                <w:webHidden/>
              </w:rPr>
              <w:tab/>
            </w:r>
            <w:r w:rsidR="00F70B69">
              <w:rPr>
                <w:noProof/>
                <w:webHidden/>
              </w:rPr>
              <w:fldChar w:fldCharType="begin"/>
            </w:r>
            <w:r w:rsidR="00F70B69">
              <w:rPr>
                <w:noProof/>
                <w:webHidden/>
              </w:rPr>
              <w:instrText xml:space="preserve"> PAGEREF _Toc20582777 \h </w:instrText>
            </w:r>
            <w:r w:rsidR="00F70B69">
              <w:rPr>
                <w:noProof/>
                <w:webHidden/>
              </w:rPr>
            </w:r>
            <w:r w:rsidR="00F70B69">
              <w:rPr>
                <w:noProof/>
                <w:webHidden/>
              </w:rPr>
              <w:fldChar w:fldCharType="separate"/>
            </w:r>
            <w:r w:rsidR="00F70B69">
              <w:rPr>
                <w:noProof/>
                <w:webHidden/>
              </w:rPr>
              <w:t>6</w:t>
            </w:r>
            <w:r w:rsidR="00F70B69">
              <w:rPr>
                <w:noProof/>
                <w:webHidden/>
              </w:rPr>
              <w:fldChar w:fldCharType="end"/>
            </w:r>
          </w:hyperlink>
        </w:p>
        <w:p w14:paraId="43B32D70" w14:textId="037D9367" w:rsidR="00F70B69" w:rsidRDefault="008F2528">
          <w:pPr>
            <w:pStyle w:val="TOC1"/>
            <w:tabs>
              <w:tab w:val="right" w:leader="dot" w:pos="9016"/>
            </w:tabs>
            <w:rPr>
              <w:rFonts w:asciiTheme="minorHAnsi" w:eastAsiaTheme="minorEastAsia" w:hAnsiTheme="minorHAnsi" w:cstheme="minorBidi"/>
              <w:noProof/>
            </w:rPr>
          </w:pPr>
          <w:hyperlink w:anchor="_Toc20582778" w:history="1">
            <w:r w:rsidR="00F70B69" w:rsidRPr="00F5704E">
              <w:rPr>
                <w:rStyle w:val="Hyperlink"/>
                <w:noProof/>
                <w:lang w:val="en-GB"/>
              </w:rPr>
              <w:t>Nomenclature</w:t>
            </w:r>
            <w:r w:rsidR="00F70B69">
              <w:rPr>
                <w:noProof/>
                <w:webHidden/>
              </w:rPr>
              <w:tab/>
            </w:r>
            <w:r w:rsidR="00F70B69">
              <w:rPr>
                <w:noProof/>
                <w:webHidden/>
              </w:rPr>
              <w:fldChar w:fldCharType="begin"/>
            </w:r>
            <w:r w:rsidR="00F70B69">
              <w:rPr>
                <w:noProof/>
                <w:webHidden/>
              </w:rPr>
              <w:instrText xml:space="preserve"> PAGEREF _Toc20582778 \h </w:instrText>
            </w:r>
            <w:r w:rsidR="00F70B69">
              <w:rPr>
                <w:noProof/>
                <w:webHidden/>
              </w:rPr>
            </w:r>
            <w:r w:rsidR="00F70B69">
              <w:rPr>
                <w:noProof/>
                <w:webHidden/>
              </w:rPr>
              <w:fldChar w:fldCharType="separate"/>
            </w:r>
            <w:r w:rsidR="00F70B69">
              <w:rPr>
                <w:noProof/>
                <w:webHidden/>
              </w:rPr>
              <w:t>7</w:t>
            </w:r>
            <w:r w:rsidR="00F70B69">
              <w:rPr>
                <w:noProof/>
                <w:webHidden/>
              </w:rPr>
              <w:fldChar w:fldCharType="end"/>
            </w:r>
          </w:hyperlink>
        </w:p>
        <w:p w14:paraId="4BE2F6BB" w14:textId="0D37BCDE" w:rsidR="00F70B69" w:rsidRDefault="008F2528">
          <w:pPr>
            <w:pStyle w:val="TOC1"/>
            <w:tabs>
              <w:tab w:val="left" w:pos="440"/>
              <w:tab w:val="right" w:leader="dot" w:pos="9016"/>
            </w:tabs>
            <w:rPr>
              <w:rFonts w:asciiTheme="minorHAnsi" w:eastAsiaTheme="minorEastAsia" w:hAnsiTheme="minorHAnsi" w:cstheme="minorBidi"/>
              <w:noProof/>
            </w:rPr>
          </w:pPr>
          <w:hyperlink w:anchor="_Toc20582779" w:history="1">
            <w:r w:rsidR="00F70B69" w:rsidRPr="00F5704E">
              <w:rPr>
                <w:rStyle w:val="Hyperlink"/>
                <w:noProof/>
                <w:lang w:val="en-GB"/>
              </w:rPr>
              <w:t>1.</w:t>
            </w:r>
            <w:r w:rsidR="00F70B69">
              <w:rPr>
                <w:rFonts w:asciiTheme="minorHAnsi" w:eastAsiaTheme="minorEastAsia" w:hAnsiTheme="minorHAnsi" w:cstheme="minorBidi"/>
                <w:noProof/>
              </w:rPr>
              <w:tab/>
            </w:r>
            <w:r w:rsidR="00F70B69" w:rsidRPr="00F5704E">
              <w:rPr>
                <w:rStyle w:val="Hyperlink"/>
                <w:noProof/>
                <w:lang w:val="en-GB"/>
              </w:rPr>
              <w:t>Introduction</w:t>
            </w:r>
            <w:r w:rsidR="00F70B69">
              <w:rPr>
                <w:noProof/>
                <w:webHidden/>
              </w:rPr>
              <w:tab/>
            </w:r>
            <w:r w:rsidR="00F70B69">
              <w:rPr>
                <w:noProof/>
                <w:webHidden/>
              </w:rPr>
              <w:fldChar w:fldCharType="begin"/>
            </w:r>
            <w:r w:rsidR="00F70B69">
              <w:rPr>
                <w:noProof/>
                <w:webHidden/>
              </w:rPr>
              <w:instrText xml:space="preserve"> PAGEREF _Toc20582779 \h </w:instrText>
            </w:r>
            <w:r w:rsidR="00F70B69">
              <w:rPr>
                <w:noProof/>
                <w:webHidden/>
              </w:rPr>
            </w:r>
            <w:r w:rsidR="00F70B69">
              <w:rPr>
                <w:noProof/>
                <w:webHidden/>
              </w:rPr>
              <w:fldChar w:fldCharType="separate"/>
            </w:r>
            <w:r w:rsidR="00F70B69">
              <w:rPr>
                <w:noProof/>
                <w:webHidden/>
              </w:rPr>
              <w:t>8</w:t>
            </w:r>
            <w:r w:rsidR="00F70B69">
              <w:rPr>
                <w:noProof/>
                <w:webHidden/>
              </w:rPr>
              <w:fldChar w:fldCharType="end"/>
            </w:r>
          </w:hyperlink>
        </w:p>
        <w:p w14:paraId="5D2043FD" w14:textId="429B3BE3" w:rsidR="00F70B69" w:rsidRDefault="008F2528">
          <w:pPr>
            <w:pStyle w:val="TOC2"/>
            <w:tabs>
              <w:tab w:val="left" w:pos="880"/>
              <w:tab w:val="right" w:leader="dot" w:pos="9016"/>
            </w:tabs>
            <w:rPr>
              <w:rFonts w:asciiTheme="minorHAnsi" w:eastAsiaTheme="minorEastAsia" w:hAnsiTheme="minorHAnsi" w:cstheme="minorBidi"/>
              <w:noProof/>
            </w:rPr>
          </w:pPr>
          <w:hyperlink w:anchor="_Toc20582780" w:history="1">
            <w:r w:rsidR="00F70B69" w:rsidRPr="00F5704E">
              <w:rPr>
                <w:rStyle w:val="Hyperlink"/>
                <w:noProof/>
                <w:lang w:val="en-GB"/>
              </w:rPr>
              <w:t>1.1</w:t>
            </w:r>
            <w:r w:rsidR="00F70B69">
              <w:rPr>
                <w:rFonts w:asciiTheme="minorHAnsi" w:eastAsiaTheme="minorEastAsia" w:hAnsiTheme="minorHAnsi" w:cstheme="minorBidi"/>
                <w:noProof/>
              </w:rPr>
              <w:tab/>
            </w:r>
            <w:r w:rsidR="00F70B69" w:rsidRPr="00F5704E">
              <w:rPr>
                <w:rStyle w:val="Hyperlink"/>
                <w:noProof/>
                <w:lang w:val="en-GB"/>
              </w:rPr>
              <w:t>Thesis Statement</w:t>
            </w:r>
            <w:r w:rsidR="00F70B69">
              <w:rPr>
                <w:noProof/>
                <w:webHidden/>
              </w:rPr>
              <w:tab/>
            </w:r>
            <w:r w:rsidR="00F70B69">
              <w:rPr>
                <w:noProof/>
                <w:webHidden/>
              </w:rPr>
              <w:fldChar w:fldCharType="begin"/>
            </w:r>
            <w:r w:rsidR="00F70B69">
              <w:rPr>
                <w:noProof/>
                <w:webHidden/>
              </w:rPr>
              <w:instrText xml:space="preserve"> PAGEREF _Toc20582780 \h </w:instrText>
            </w:r>
            <w:r w:rsidR="00F70B69">
              <w:rPr>
                <w:noProof/>
                <w:webHidden/>
              </w:rPr>
            </w:r>
            <w:r w:rsidR="00F70B69">
              <w:rPr>
                <w:noProof/>
                <w:webHidden/>
              </w:rPr>
              <w:fldChar w:fldCharType="separate"/>
            </w:r>
            <w:r w:rsidR="00F70B69">
              <w:rPr>
                <w:noProof/>
                <w:webHidden/>
              </w:rPr>
              <w:t>8</w:t>
            </w:r>
            <w:r w:rsidR="00F70B69">
              <w:rPr>
                <w:noProof/>
                <w:webHidden/>
              </w:rPr>
              <w:fldChar w:fldCharType="end"/>
            </w:r>
          </w:hyperlink>
        </w:p>
        <w:p w14:paraId="39DD3BDE" w14:textId="07BB5EF6" w:rsidR="00F70B69" w:rsidRDefault="008F2528">
          <w:pPr>
            <w:pStyle w:val="TOC2"/>
            <w:tabs>
              <w:tab w:val="left" w:pos="880"/>
              <w:tab w:val="right" w:leader="dot" w:pos="9016"/>
            </w:tabs>
            <w:rPr>
              <w:rFonts w:asciiTheme="minorHAnsi" w:eastAsiaTheme="minorEastAsia" w:hAnsiTheme="minorHAnsi" w:cstheme="minorBidi"/>
              <w:noProof/>
            </w:rPr>
          </w:pPr>
          <w:hyperlink w:anchor="_Toc20582781" w:history="1">
            <w:r w:rsidR="00F70B69" w:rsidRPr="00F5704E">
              <w:rPr>
                <w:rStyle w:val="Hyperlink"/>
                <w:noProof/>
                <w:lang w:val="en-GB"/>
              </w:rPr>
              <w:t>1.2</w:t>
            </w:r>
            <w:r w:rsidR="00F70B69">
              <w:rPr>
                <w:rFonts w:asciiTheme="minorHAnsi" w:eastAsiaTheme="minorEastAsia" w:hAnsiTheme="minorHAnsi" w:cstheme="minorBidi"/>
                <w:noProof/>
              </w:rPr>
              <w:tab/>
            </w:r>
            <w:r w:rsidR="00F70B69" w:rsidRPr="00F5704E">
              <w:rPr>
                <w:rStyle w:val="Hyperlink"/>
                <w:noProof/>
                <w:lang w:val="en-GB"/>
              </w:rPr>
              <w:t>Residential Battery Control System Dynamics</w:t>
            </w:r>
            <w:r w:rsidR="00F70B69">
              <w:rPr>
                <w:noProof/>
                <w:webHidden/>
              </w:rPr>
              <w:tab/>
            </w:r>
            <w:r w:rsidR="00F70B69">
              <w:rPr>
                <w:noProof/>
                <w:webHidden/>
              </w:rPr>
              <w:fldChar w:fldCharType="begin"/>
            </w:r>
            <w:r w:rsidR="00F70B69">
              <w:rPr>
                <w:noProof/>
                <w:webHidden/>
              </w:rPr>
              <w:instrText xml:space="preserve"> PAGEREF _Toc20582781 \h </w:instrText>
            </w:r>
            <w:r w:rsidR="00F70B69">
              <w:rPr>
                <w:noProof/>
                <w:webHidden/>
              </w:rPr>
            </w:r>
            <w:r w:rsidR="00F70B69">
              <w:rPr>
                <w:noProof/>
                <w:webHidden/>
              </w:rPr>
              <w:fldChar w:fldCharType="separate"/>
            </w:r>
            <w:r w:rsidR="00F70B69">
              <w:rPr>
                <w:noProof/>
                <w:webHidden/>
              </w:rPr>
              <w:t>8</w:t>
            </w:r>
            <w:r w:rsidR="00F70B69">
              <w:rPr>
                <w:noProof/>
                <w:webHidden/>
              </w:rPr>
              <w:fldChar w:fldCharType="end"/>
            </w:r>
          </w:hyperlink>
        </w:p>
        <w:p w14:paraId="774E9042" w14:textId="69F99E30" w:rsidR="00F70B69" w:rsidRDefault="008F2528">
          <w:pPr>
            <w:pStyle w:val="TOC2"/>
            <w:tabs>
              <w:tab w:val="left" w:pos="880"/>
              <w:tab w:val="right" w:leader="dot" w:pos="9016"/>
            </w:tabs>
            <w:rPr>
              <w:rFonts w:asciiTheme="minorHAnsi" w:eastAsiaTheme="minorEastAsia" w:hAnsiTheme="minorHAnsi" w:cstheme="minorBidi"/>
              <w:noProof/>
            </w:rPr>
          </w:pPr>
          <w:hyperlink w:anchor="_Toc20582782" w:history="1">
            <w:r w:rsidR="00F70B69" w:rsidRPr="00F5704E">
              <w:rPr>
                <w:rStyle w:val="Hyperlink"/>
                <w:noProof/>
              </w:rPr>
              <w:t>1.3</w:t>
            </w:r>
            <w:r w:rsidR="00F70B69">
              <w:rPr>
                <w:rFonts w:asciiTheme="minorHAnsi" w:eastAsiaTheme="minorEastAsia" w:hAnsiTheme="minorHAnsi" w:cstheme="minorBidi"/>
                <w:noProof/>
              </w:rPr>
              <w:tab/>
            </w:r>
            <w:r w:rsidR="00F70B69" w:rsidRPr="00F5704E">
              <w:rPr>
                <w:rStyle w:val="Hyperlink"/>
                <w:noProof/>
              </w:rPr>
              <w:t>Input Data Systems</w:t>
            </w:r>
            <w:r w:rsidR="00F70B69">
              <w:rPr>
                <w:noProof/>
                <w:webHidden/>
              </w:rPr>
              <w:tab/>
            </w:r>
            <w:r w:rsidR="00F70B69">
              <w:rPr>
                <w:noProof/>
                <w:webHidden/>
              </w:rPr>
              <w:fldChar w:fldCharType="begin"/>
            </w:r>
            <w:r w:rsidR="00F70B69">
              <w:rPr>
                <w:noProof/>
                <w:webHidden/>
              </w:rPr>
              <w:instrText xml:space="preserve"> PAGEREF _Toc20582782 \h </w:instrText>
            </w:r>
            <w:r w:rsidR="00F70B69">
              <w:rPr>
                <w:noProof/>
                <w:webHidden/>
              </w:rPr>
            </w:r>
            <w:r w:rsidR="00F70B69">
              <w:rPr>
                <w:noProof/>
                <w:webHidden/>
              </w:rPr>
              <w:fldChar w:fldCharType="separate"/>
            </w:r>
            <w:r w:rsidR="00F70B69">
              <w:rPr>
                <w:noProof/>
                <w:webHidden/>
              </w:rPr>
              <w:t>13</w:t>
            </w:r>
            <w:r w:rsidR="00F70B69">
              <w:rPr>
                <w:noProof/>
                <w:webHidden/>
              </w:rPr>
              <w:fldChar w:fldCharType="end"/>
            </w:r>
          </w:hyperlink>
        </w:p>
        <w:p w14:paraId="1C01214D" w14:textId="01A10DA4" w:rsidR="00F70B69" w:rsidRDefault="008F2528">
          <w:pPr>
            <w:pStyle w:val="TOC2"/>
            <w:tabs>
              <w:tab w:val="left" w:pos="880"/>
              <w:tab w:val="right" w:leader="dot" w:pos="9016"/>
            </w:tabs>
            <w:rPr>
              <w:rFonts w:asciiTheme="minorHAnsi" w:eastAsiaTheme="minorEastAsia" w:hAnsiTheme="minorHAnsi" w:cstheme="minorBidi"/>
              <w:noProof/>
            </w:rPr>
          </w:pPr>
          <w:hyperlink w:anchor="_Toc20582783" w:history="1">
            <w:r w:rsidR="00F70B69" w:rsidRPr="00F5704E">
              <w:rPr>
                <w:rStyle w:val="Hyperlink"/>
                <w:noProof/>
              </w:rPr>
              <w:t>1.4</w:t>
            </w:r>
            <w:r w:rsidR="00F70B69">
              <w:rPr>
                <w:rFonts w:asciiTheme="minorHAnsi" w:eastAsiaTheme="minorEastAsia" w:hAnsiTheme="minorHAnsi" w:cstheme="minorBidi"/>
                <w:noProof/>
              </w:rPr>
              <w:tab/>
            </w:r>
            <w:r w:rsidR="00F70B69" w:rsidRPr="00F5704E">
              <w:rPr>
                <w:rStyle w:val="Hyperlink"/>
                <w:noProof/>
              </w:rPr>
              <w:t>Battery Models</w:t>
            </w:r>
            <w:r w:rsidR="00F70B69">
              <w:rPr>
                <w:noProof/>
                <w:webHidden/>
              </w:rPr>
              <w:tab/>
            </w:r>
            <w:r w:rsidR="00F70B69">
              <w:rPr>
                <w:noProof/>
                <w:webHidden/>
              </w:rPr>
              <w:fldChar w:fldCharType="begin"/>
            </w:r>
            <w:r w:rsidR="00F70B69">
              <w:rPr>
                <w:noProof/>
                <w:webHidden/>
              </w:rPr>
              <w:instrText xml:space="preserve"> PAGEREF _Toc20582783 \h </w:instrText>
            </w:r>
            <w:r w:rsidR="00F70B69">
              <w:rPr>
                <w:noProof/>
                <w:webHidden/>
              </w:rPr>
            </w:r>
            <w:r w:rsidR="00F70B69">
              <w:rPr>
                <w:noProof/>
                <w:webHidden/>
              </w:rPr>
              <w:fldChar w:fldCharType="separate"/>
            </w:r>
            <w:r w:rsidR="00F70B69">
              <w:rPr>
                <w:noProof/>
                <w:webHidden/>
              </w:rPr>
              <w:t>16</w:t>
            </w:r>
            <w:r w:rsidR="00F70B69">
              <w:rPr>
                <w:noProof/>
                <w:webHidden/>
              </w:rPr>
              <w:fldChar w:fldCharType="end"/>
            </w:r>
          </w:hyperlink>
        </w:p>
        <w:p w14:paraId="72673B0C" w14:textId="5D9C4FBB" w:rsidR="00F70B69" w:rsidRDefault="008F2528">
          <w:pPr>
            <w:pStyle w:val="TOC2"/>
            <w:tabs>
              <w:tab w:val="left" w:pos="880"/>
              <w:tab w:val="right" w:leader="dot" w:pos="9016"/>
            </w:tabs>
            <w:rPr>
              <w:rFonts w:asciiTheme="minorHAnsi" w:eastAsiaTheme="minorEastAsia" w:hAnsiTheme="minorHAnsi" w:cstheme="minorBidi"/>
              <w:noProof/>
            </w:rPr>
          </w:pPr>
          <w:hyperlink w:anchor="_Toc20582784" w:history="1">
            <w:r w:rsidR="00F70B69" w:rsidRPr="00F5704E">
              <w:rPr>
                <w:rStyle w:val="Hyperlink"/>
                <w:noProof/>
                <w:lang w:val="en-GB"/>
              </w:rPr>
              <w:t>1.5</w:t>
            </w:r>
            <w:r w:rsidR="00F70B69">
              <w:rPr>
                <w:rFonts w:asciiTheme="minorHAnsi" w:eastAsiaTheme="minorEastAsia" w:hAnsiTheme="minorHAnsi" w:cstheme="minorBidi"/>
                <w:noProof/>
              </w:rPr>
              <w:tab/>
            </w:r>
            <w:r w:rsidR="00F70B69" w:rsidRPr="00F5704E">
              <w:rPr>
                <w:rStyle w:val="Hyperlink"/>
                <w:noProof/>
                <w:lang w:val="en-GB"/>
              </w:rPr>
              <w:t>Motivations</w:t>
            </w:r>
            <w:r w:rsidR="00F70B69">
              <w:rPr>
                <w:noProof/>
                <w:webHidden/>
              </w:rPr>
              <w:tab/>
            </w:r>
            <w:r w:rsidR="00F70B69">
              <w:rPr>
                <w:noProof/>
                <w:webHidden/>
              </w:rPr>
              <w:fldChar w:fldCharType="begin"/>
            </w:r>
            <w:r w:rsidR="00F70B69">
              <w:rPr>
                <w:noProof/>
                <w:webHidden/>
              </w:rPr>
              <w:instrText xml:space="preserve"> PAGEREF _Toc20582784 \h </w:instrText>
            </w:r>
            <w:r w:rsidR="00F70B69">
              <w:rPr>
                <w:noProof/>
                <w:webHidden/>
              </w:rPr>
            </w:r>
            <w:r w:rsidR="00F70B69">
              <w:rPr>
                <w:noProof/>
                <w:webHidden/>
              </w:rPr>
              <w:fldChar w:fldCharType="separate"/>
            </w:r>
            <w:r w:rsidR="00F70B69">
              <w:rPr>
                <w:noProof/>
                <w:webHidden/>
              </w:rPr>
              <w:t>17</w:t>
            </w:r>
            <w:r w:rsidR="00F70B69">
              <w:rPr>
                <w:noProof/>
                <w:webHidden/>
              </w:rPr>
              <w:fldChar w:fldCharType="end"/>
            </w:r>
          </w:hyperlink>
        </w:p>
        <w:p w14:paraId="7D511E69" w14:textId="06411320" w:rsidR="00F70B69" w:rsidRDefault="008F2528">
          <w:pPr>
            <w:pStyle w:val="TOC2"/>
            <w:tabs>
              <w:tab w:val="left" w:pos="880"/>
              <w:tab w:val="right" w:leader="dot" w:pos="9016"/>
            </w:tabs>
            <w:rPr>
              <w:rFonts w:asciiTheme="minorHAnsi" w:eastAsiaTheme="minorEastAsia" w:hAnsiTheme="minorHAnsi" w:cstheme="minorBidi"/>
              <w:noProof/>
            </w:rPr>
          </w:pPr>
          <w:hyperlink w:anchor="_Toc20582785" w:history="1">
            <w:r w:rsidR="00F70B69" w:rsidRPr="00F5704E">
              <w:rPr>
                <w:rStyle w:val="Hyperlink"/>
                <w:noProof/>
                <w:lang w:val="en-GB"/>
              </w:rPr>
              <w:t>1.6</w:t>
            </w:r>
            <w:r w:rsidR="00F70B69">
              <w:rPr>
                <w:rFonts w:asciiTheme="minorHAnsi" w:eastAsiaTheme="minorEastAsia" w:hAnsiTheme="minorHAnsi" w:cstheme="minorBidi"/>
                <w:noProof/>
              </w:rPr>
              <w:tab/>
            </w:r>
            <w:r w:rsidR="00F70B69" w:rsidRPr="00F5704E">
              <w:rPr>
                <w:rStyle w:val="Hyperlink"/>
                <w:noProof/>
                <w:lang w:val="en-GB"/>
              </w:rPr>
              <w:t>Thesis Outline</w:t>
            </w:r>
            <w:r w:rsidR="00F70B69">
              <w:rPr>
                <w:noProof/>
                <w:webHidden/>
              </w:rPr>
              <w:tab/>
            </w:r>
            <w:r w:rsidR="00F70B69">
              <w:rPr>
                <w:noProof/>
                <w:webHidden/>
              </w:rPr>
              <w:fldChar w:fldCharType="begin"/>
            </w:r>
            <w:r w:rsidR="00F70B69">
              <w:rPr>
                <w:noProof/>
                <w:webHidden/>
              </w:rPr>
              <w:instrText xml:space="preserve"> PAGEREF _Toc20582785 \h </w:instrText>
            </w:r>
            <w:r w:rsidR="00F70B69">
              <w:rPr>
                <w:noProof/>
                <w:webHidden/>
              </w:rPr>
            </w:r>
            <w:r w:rsidR="00F70B69">
              <w:rPr>
                <w:noProof/>
                <w:webHidden/>
              </w:rPr>
              <w:fldChar w:fldCharType="separate"/>
            </w:r>
            <w:r w:rsidR="00F70B69">
              <w:rPr>
                <w:noProof/>
                <w:webHidden/>
              </w:rPr>
              <w:t>17</w:t>
            </w:r>
            <w:r w:rsidR="00F70B69">
              <w:rPr>
                <w:noProof/>
                <w:webHidden/>
              </w:rPr>
              <w:fldChar w:fldCharType="end"/>
            </w:r>
          </w:hyperlink>
        </w:p>
        <w:p w14:paraId="2C08A772" w14:textId="10D16936" w:rsidR="00F70B69" w:rsidRDefault="008F2528">
          <w:pPr>
            <w:pStyle w:val="TOC1"/>
            <w:tabs>
              <w:tab w:val="left" w:pos="440"/>
              <w:tab w:val="right" w:leader="dot" w:pos="9016"/>
            </w:tabs>
            <w:rPr>
              <w:rFonts w:asciiTheme="minorHAnsi" w:eastAsiaTheme="minorEastAsia" w:hAnsiTheme="minorHAnsi" w:cstheme="minorBidi"/>
              <w:noProof/>
            </w:rPr>
          </w:pPr>
          <w:hyperlink w:anchor="_Toc20582786" w:history="1">
            <w:r w:rsidR="00F70B69" w:rsidRPr="00F5704E">
              <w:rPr>
                <w:rStyle w:val="Hyperlink"/>
                <w:noProof/>
                <w:lang w:val="en-GB"/>
              </w:rPr>
              <w:t>2.</w:t>
            </w:r>
            <w:r w:rsidR="00F70B69">
              <w:rPr>
                <w:rFonts w:asciiTheme="minorHAnsi" w:eastAsiaTheme="minorEastAsia" w:hAnsiTheme="minorHAnsi" w:cstheme="minorBidi"/>
                <w:noProof/>
              </w:rPr>
              <w:tab/>
            </w:r>
            <w:r w:rsidR="00F70B69" w:rsidRPr="00F5704E">
              <w:rPr>
                <w:rStyle w:val="Hyperlink"/>
                <w:noProof/>
                <w:lang w:val="en-GB"/>
              </w:rPr>
              <w:t>Background and Related Work</w:t>
            </w:r>
            <w:r w:rsidR="00F70B69">
              <w:rPr>
                <w:noProof/>
                <w:webHidden/>
              </w:rPr>
              <w:tab/>
            </w:r>
            <w:r w:rsidR="00F70B69">
              <w:rPr>
                <w:noProof/>
                <w:webHidden/>
              </w:rPr>
              <w:fldChar w:fldCharType="begin"/>
            </w:r>
            <w:r w:rsidR="00F70B69">
              <w:rPr>
                <w:noProof/>
                <w:webHidden/>
              </w:rPr>
              <w:instrText xml:space="preserve"> PAGEREF _Toc20582786 \h </w:instrText>
            </w:r>
            <w:r w:rsidR="00F70B69">
              <w:rPr>
                <w:noProof/>
                <w:webHidden/>
              </w:rPr>
            </w:r>
            <w:r w:rsidR="00F70B69">
              <w:rPr>
                <w:noProof/>
                <w:webHidden/>
              </w:rPr>
              <w:fldChar w:fldCharType="separate"/>
            </w:r>
            <w:r w:rsidR="00F70B69">
              <w:rPr>
                <w:noProof/>
                <w:webHidden/>
              </w:rPr>
              <w:t>18</w:t>
            </w:r>
            <w:r w:rsidR="00F70B69">
              <w:rPr>
                <w:noProof/>
                <w:webHidden/>
              </w:rPr>
              <w:fldChar w:fldCharType="end"/>
            </w:r>
          </w:hyperlink>
        </w:p>
        <w:p w14:paraId="630C7948" w14:textId="0561607D" w:rsidR="00F70B69" w:rsidRDefault="008F2528">
          <w:pPr>
            <w:pStyle w:val="TOC2"/>
            <w:tabs>
              <w:tab w:val="left" w:pos="880"/>
              <w:tab w:val="right" w:leader="dot" w:pos="9016"/>
            </w:tabs>
            <w:rPr>
              <w:rFonts w:asciiTheme="minorHAnsi" w:eastAsiaTheme="minorEastAsia" w:hAnsiTheme="minorHAnsi" w:cstheme="minorBidi"/>
              <w:noProof/>
            </w:rPr>
          </w:pPr>
          <w:hyperlink w:anchor="_Toc20582787" w:history="1">
            <w:r w:rsidR="00F70B69" w:rsidRPr="00F5704E">
              <w:rPr>
                <w:rStyle w:val="Hyperlink"/>
                <w:noProof/>
                <w:lang w:val="en-GB"/>
              </w:rPr>
              <w:t>2.1</w:t>
            </w:r>
            <w:r w:rsidR="00F70B69">
              <w:rPr>
                <w:rFonts w:asciiTheme="minorHAnsi" w:eastAsiaTheme="minorEastAsia" w:hAnsiTheme="minorHAnsi" w:cstheme="minorBidi"/>
                <w:noProof/>
              </w:rPr>
              <w:tab/>
            </w:r>
            <w:r w:rsidR="00F70B69" w:rsidRPr="00F5704E">
              <w:rPr>
                <w:rStyle w:val="Hyperlink"/>
                <w:noProof/>
                <w:lang w:val="en-GB"/>
              </w:rPr>
              <w:t>Existing Battery Systems</w:t>
            </w:r>
            <w:r w:rsidR="00F70B69">
              <w:rPr>
                <w:noProof/>
                <w:webHidden/>
              </w:rPr>
              <w:tab/>
            </w:r>
            <w:r w:rsidR="00F70B69">
              <w:rPr>
                <w:noProof/>
                <w:webHidden/>
              </w:rPr>
              <w:fldChar w:fldCharType="begin"/>
            </w:r>
            <w:r w:rsidR="00F70B69">
              <w:rPr>
                <w:noProof/>
                <w:webHidden/>
              </w:rPr>
              <w:instrText xml:space="preserve"> PAGEREF _Toc20582787 \h </w:instrText>
            </w:r>
            <w:r w:rsidR="00F70B69">
              <w:rPr>
                <w:noProof/>
                <w:webHidden/>
              </w:rPr>
            </w:r>
            <w:r w:rsidR="00F70B69">
              <w:rPr>
                <w:noProof/>
                <w:webHidden/>
              </w:rPr>
              <w:fldChar w:fldCharType="separate"/>
            </w:r>
            <w:r w:rsidR="00F70B69">
              <w:rPr>
                <w:noProof/>
                <w:webHidden/>
              </w:rPr>
              <w:t>18</w:t>
            </w:r>
            <w:r w:rsidR="00F70B69">
              <w:rPr>
                <w:noProof/>
                <w:webHidden/>
              </w:rPr>
              <w:fldChar w:fldCharType="end"/>
            </w:r>
          </w:hyperlink>
        </w:p>
        <w:p w14:paraId="7095BA30" w14:textId="5E879E15" w:rsidR="00F70B69" w:rsidRDefault="008F2528">
          <w:pPr>
            <w:pStyle w:val="TOC2"/>
            <w:tabs>
              <w:tab w:val="left" w:pos="880"/>
              <w:tab w:val="right" w:leader="dot" w:pos="9016"/>
            </w:tabs>
            <w:rPr>
              <w:rFonts w:asciiTheme="minorHAnsi" w:eastAsiaTheme="minorEastAsia" w:hAnsiTheme="minorHAnsi" w:cstheme="minorBidi"/>
              <w:noProof/>
            </w:rPr>
          </w:pPr>
          <w:hyperlink w:anchor="_Toc20582788" w:history="1">
            <w:r w:rsidR="00F70B69" w:rsidRPr="00F5704E">
              <w:rPr>
                <w:rStyle w:val="Hyperlink"/>
                <w:noProof/>
                <w:lang w:val="en-GB"/>
              </w:rPr>
              <w:t>2.2</w:t>
            </w:r>
            <w:r w:rsidR="00F70B69">
              <w:rPr>
                <w:rFonts w:asciiTheme="minorHAnsi" w:eastAsiaTheme="minorEastAsia" w:hAnsiTheme="minorHAnsi" w:cstheme="minorBidi"/>
                <w:noProof/>
              </w:rPr>
              <w:tab/>
            </w:r>
            <w:r w:rsidR="00F70B69" w:rsidRPr="00F5704E">
              <w:rPr>
                <w:rStyle w:val="Hyperlink"/>
                <w:noProof/>
                <w:lang w:val="en-GB"/>
              </w:rPr>
              <w:t>Current Viability Research</w:t>
            </w:r>
            <w:r w:rsidR="00F70B69">
              <w:rPr>
                <w:noProof/>
                <w:webHidden/>
              </w:rPr>
              <w:tab/>
            </w:r>
            <w:r w:rsidR="00F70B69">
              <w:rPr>
                <w:noProof/>
                <w:webHidden/>
              </w:rPr>
              <w:fldChar w:fldCharType="begin"/>
            </w:r>
            <w:r w:rsidR="00F70B69">
              <w:rPr>
                <w:noProof/>
                <w:webHidden/>
              </w:rPr>
              <w:instrText xml:space="preserve"> PAGEREF _Toc20582788 \h </w:instrText>
            </w:r>
            <w:r w:rsidR="00F70B69">
              <w:rPr>
                <w:noProof/>
                <w:webHidden/>
              </w:rPr>
            </w:r>
            <w:r w:rsidR="00F70B69">
              <w:rPr>
                <w:noProof/>
                <w:webHidden/>
              </w:rPr>
              <w:fldChar w:fldCharType="separate"/>
            </w:r>
            <w:r w:rsidR="00F70B69">
              <w:rPr>
                <w:noProof/>
                <w:webHidden/>
              </w:rPr>
              <w:t>18</w:t>
            </w:r>
            <w:r w:rsidR="00F70B69">
              <w:rPr>
                <w:noProof/>
                <w:webHidden/>
              </w:rPr>
              <w:fldChar w:fldCharType="end"/>
            </w:r>
          </w:hyperlink>
        </w:p>
        <w:p w14:paraId="3B14A705" w14:textId="6E5FC7A5" w:rsidR="00F70B69" w:rsidRDefault="008F2528">
          <w:pPr>
            <w:pStyle w:val="TOC2"/>
            <w:tabs>
              <w:tab w:val="left" w:pos="880"/>
              <w:tab w:val="right" w:leader="dot" w:pos="9016"/>
            </w:tabs>
            <w:rPr>
              <w:rFonts w:asciiTheme="minorHAnsi" w:eastAsiaTheme="minorEastAsia" w:hAnsiTheme="minorHAnsi" w:cstheme="minorBidi"/>
              <w:noProof/>
            </w:rPr>
          </w:pPr>
          <w:hyperlink w:anchor="_Toc20582789" w:history="1">
            <w:r w:rsidR="00F70B69" w:rsidRPr="00F5704E">
              <w:rPr>
                <w:rStyle w:val="Hyperlink"/>
                <w:noProof/>
                <w:lang w:val="en-GB"/>
              </w:rPr>
              <w:t>2.3</w:t>
            </w:r>
            <w:r w:rsidR="00F70B69">
              <w:rPr>
                <w:rFonts w:asciiTheme="minorHAnsi" w:eastAsiaTheme="minorEastAsia" w:hAnsiTheme="minorHAnsi" w:cstheme="minorBidi"/>
                <w:noProof/>
              </w:rPr>
              <w:tab/>
            </w:r>
            <w:r w:rsidR="00F70B69" w:rsidRPr="00F5704E">
              <w:rPr>
                <w:rStyle w:val="Hyperlink"/>
                <w:noProof/>
                <w:lang w:val="en-GB"/>
              </w:rPr>
              <w:t>BSGIP’s Work</w:t>
            </w:r>
            <w:r w:rsidR="00F70B69">
              <w:rPr>
                <w:noProof/>
                <w:webHidden/>
              </w:rPr>
              <w:tab/>
            </w:r>
            <w:r w:rsidR="00F70B69">
              <w:rPr>
                <w:noProof/>
                <w:webHidden/>
              </w:rPr>
              <w:fldChar w:fldCharType="begin"/>
            </w:r>
            <w:r w:rsidR="00F70B69">
              <w:rPr>
                <w:noProof/>
                <w:webHidden/>
              </w:rPr>
              <w:instrText xml:space="preserve"> PAGEREF _Toc20582789 \h </w:instrText>
            </w:r>
            <w:r w:rsidR="00F70B69">
              <w:rPr>
                <w:noProof/>
                <w:webHidden/>
              </w:rPr>
            </w:r>
            <w:r w:rsidR="00F70B69">
              <w:rPr>
                <w:noProof/>
                <w:webHidden/>
              </w:rPr>
              <w:fldChar w:fldCharType="separate"/>
            </w:r>
            <w:r w:rsidR="00F70B69">
              <w:rPr>
                <w:noProof/>
                <w:webHidden/>
              </w:rPr>
              <w:t>19</w:t>
            </w:r>
            <w:r w:rsidR="00F70B69">
              <w:rPr>
                <w:noProof/>
                <w:webHidden/>
              </w:rPr>
              <w:fldChar w:fldCharType="end"/>
            </w:r>
          </w:hyperlink>
        </w:p>
        <w:p w14:paraId="22582DBB" w14:textId="51DFDD59" w:rsidR="00F70B69" w:rsidRDefault="008F2528">
          <w:pPr>
            <w:pStyle w:val="TOC1"/>
            <w:tabs>
              <w:tab w:val="left" w:pos="440"/>
              <w:tab w:val="right" w:leader="dot" w:pos="9016"/>
            </w:tabs>
            <w:rPr>
              <w:rFonts w:asciiTheme="minorHAnsi" w:eastAsiaTheme="minorEastAsia" w:hAnsiTheme="minorHAnsi" w:cstheme="minorBidi"/>
              <w:noProof/>
            </w:rPr>
          </w:pPr>
          <w:hyperlink w:anchor="_Toc20582790" w:history="1">
            <w:r w:rsidR="00F70B69" w:rsidRPr="00F5704E">
              <w:rPr>
                <w:rStyle w:val="Hyperlink"/>
                <w:noProof/>
                <w:lang w:val="en-GB"/>
              </w:rPr>
              <w:t>3.</w:t>
            </w:r>
            <w:r w:rsidR="00F70B69">
              <w:rPr>
                <w:rFonts w:asciiTheme="minorHAnsi" w:eastAsiaTheme="minorEastAsia" w:hAnsiTheme="minorHAnsi" w:cstheme="minorBidi"/>
                <w:noProof/>
              </w:rPr>
              <w:tab/>
            </w:r>
            <w:r w:rsidR="00F70B69" w:rsidRPr="00F5704E">
              <w:rPr>
                <w:rStyle w:val="Hyperlink"/>
                <w:noProof/>
                <w:lang w:val="en-GB"/>
              </w:rPr>
              <w:t>A Python Based Battery Control System</w:t>
            </w:r>
            <w:r w:rsidR="00F70B69">
              <w:rPr>
                <w:noProof/>
                <w:webHidden/>
              </w:rPr>
              <w:tab/>
            </w:r>
            <w:r w:rsidR="00F70B69">
              <w:rPr>
                <w:noProof/>
                <w:webHidden/>
              </w:rPr>
              <w:fldChar w:fldCharType="begin"/>
            </w:r>
            <w:r w:rsidR="00F70B69">
              <w:rPr>
                <w:noProof/>
                <w:webHidden/>
              </w:rPr>
              <w:instrText xml:space="preserve"> PAGEREF _Toc20582790 \h </w:instrText>
            </w:r>
            <w:r w:rsidR="00F70B69">
              <w:rPr>
                <w:noProof/>
                <w:webHidden/>
              </w:rPr>
            </w:r>
            <w:r w:rsidR="00F70B69">
              <w:rPr>
                <w:noProof/>
                <w:webHidden/>
              </w:rPr>
              <w:fldChar w:fldCharType="separate"/>
            </w:r>
            <w:r w:rsidR="00F70B69">
              <w:rPr>
                <w:noProof/>
                <w:webHidden/>
              </w:rPr>
              <w:t>20</w:t>
            </w:r>
            <w:r w:rsidR="00F70B69">
              <w:rPr>
                <w:noProof/>
                <w:webHidden/>
              </w:rPr>
              <w:fldChar w:fldCharType="end"/>
            </w:r>
          </w:hyperlink>
        </w:p>
        <w:p w14:paraId="2BDF1A47" w14:textId="76162931" w:rsidR="00F70B69" w:rsidRDefault="008F2528">
          <w:pPr>
            <w:pStyle w:val="TOC2"/>
            <w:tabs>
              <w:tab w:val="left" w:pos="880"/>
              <w:tab w:val="right" w:leader="dot" w:pos="9016"/>
            </w:tabs>
            <w:rPr>
              <w:rFonts w:asciiTheme="minorHAnsi" w:eastAsiaTheme="minorEastAsia" w:hAnsiTheme="minorHAnsi" w:cstheme="minorBidi"/>
              <w:noProof/>
            </w:rPr>
          </w:pPr>
          <w:hyperlink w:anchor="_Toc20582791" w:history="1">
            <w:r w:rsidR="00F70B69" w:rsidRPr="00F5704E">
              <w:rPr>
                <w:rStyle w:val="Hyperlink"/>
                <w:noProof/>
                <w:lang w:val="en-GB"/>
              </w:rPr>
              <w:t>3.1</w:t>
            </w:r>
            <w:r w:rsidR="00F70B69">
              <w:rPr>
                <w:rFonts w:asciiTheme="minorHAnsi" w:eastAsiaTheme="minorEastAsia" w:hAnsiTheme="minorHAnsi" w:cstheme="minorBidi"/>
                <w:noProof/>
              </w:rPr>
              <w:tab/>
            </w:r>
            <w:r w:rsidR="00F70B69" w:rsidRPr="00F5704E">
              <w:rPr>
                <w:rStyle w:val="Hyperlink"/>
                <w:noProof/>
                <w:lang w:val="en-GB"/>
              </w:rPr>
              <w:t>Hardware Simulation and Program Abstraction</w:t>
            </w:r>
            <w:r w:rsidR="00F70B69">
              <w:rPr>
                <w:noProof/>
                <w:webHidden/>
              </w:rPr>
              <w:tab/>
            </w:r>
            <w:r w:rsidR="00F70B69">
              <w:rPr>
                <w:noProof/>
                <w:webHidden/>
              </w:rPr>
              <w:fldChar w:fldCharType="begin"/>
            </w:r>
            <w:r w:rsidR="00F70B69">
              <w:rPr>
                <w:noProof/>
                <w:webHidden/>
              </w:rPr>
              <w:instrText xml:space="preserve"> PAGEREF _Toc20582791 \h </w:instrText>
            </w:r>
            <w:r w:rsidR="00F70B69">
              <w:rPr>
                <w:noProof/>
                <w:webHidden/>
              </w:rPr>
            </w:r>
            <w:r w:rsidR="00F70B69">
              <w:rPr>
                <w:noProof/>
                <w:webHidden/>
              </w:rPr>
              <w:fldChar w:fldCharType="separate"/>
            </w:r>
            <w:r w:rsidR="00F70B69">
              <w:rPr>
                <w:noProof/>
                <w:webHidden/>
              </w:rPr>
              <w:t>20</w:t>
            </w:r>
            <w:r w:rsidR="00F70B69">
              <w:rPr>
                <w:noProof/>
                <w:webHidden/>
              </w:rPr>
              <w:fldChar w:fldCharType="end"/>
            </w:r>
          </w:hyperlink>
        </w:p>
        <w:p w14:paraId="28FFEA3D" w14:textId="478BB68F" w:rsidR="00F70B69" w:rsidRDefault="008F2528">
          <w:pPr>
            <w:pStyle w:val="TOC2"/>
            <w:tabs>
              <w:tab w:val="left" w:pos="880"/>
              <w:tab w:val="right" w:leader="dot" w:pos="9016"/>
            </w:tabs>
            <w:rPr>
              <w:rFonts w:asciiTheme="minorHAnsi" w:eastAsiaTheme="minorEastAsia" w:hAnsiTheme="minorHAnsi" w:cstheme="minorBidi"/>
              <w:noProof/>
            </w:rPr>
          </w:pPr>
          <w:hyperlink w:anchor="_Toc20582792" w:history="1">
            <w:r w:rsidR="00F70B69" w:rsidRPr="00F5704E">
              <w:rPr>
                <w:rStyle w:val="Hyperlink"/>
                <w:noProof/>
                <w:lang w:val="en-GB"/>
              </w:rPr>
              <w:t>3.2</w:t>
            </w:r>
            <w:r w:rsidR="00F70B69">
              <w:rPr>
                <w:rFonts w:asciiTheme="minorHAnsi" w:eastAsiaTheme="minorEastAsia" w:hAnsiTheme="minorHAnsi" w:cstheme="minorBidi"/>
                <w:noProof/>
              </w:rPr>
              <w:tab/>
            </w:r>
            <w:r w:rsidR="00F70B69" w:rsidRPr="00F5704E">
              <w:rPr>
                <w:rStyle w:val="Hyperlink"/>
                <w:noProof/>
                <w:lang w:val="en-GB"/>
              </w:rPr>
              <w:t>System Capabilities and Limitations</w:t>
            </w:r>
            <w:r w:rsidR="00F70B69">
              <w:rPr>
                <w:noProof/>
                <w:webHidden/>
              </w:rPr>
              <w:tab/>
            </w:r>
            <w:r w:rsidR="00F70B69">
              <w:rPr>
                <w:noProof/>
                <w:webHidden/>
              </w:rPr>
              <w:fldChar w:fldCharType="begin"/>
            </w:r>
            <w:r w:rsidR="00F70B69">
              <w:rPr>
                <w:noProof/>
                <w:webHidden/>
              </w:rPr>
              <w:instrText xml:space="preserve"> PAGEREF _Toc20582792 \h </w:instrText>
            </w:r>
            <w:r w:rsidR="00F70B69">
              <w:rPr>
                <w:noProof/>
                <w:webHidden/>
              </w:rPr>
            </w:r>
            <w:r w:rsidR="00F70B69">
              <w:rPr>
                <w:noProof/>
                <w:webHidden/>
              </w:rPr>
              <w:fldChar w:fldCharType="separate"/>
            </w:r>
            <w:r w:rsidR="00F70B69">
              <w:rPr>
                <w:noProof/>
                <w:webHidden/>
              </w:rPr>
              <w:t>20</w:t>
            </w:r>
            <w:r w:rsidR="00F70B69">
              <w:rPr>
                <w:noProof/>
                <w:webHidden/>
              </w:rPr>
              <w:fldChar w:fldCharType="end"/>
            </w:r>
          </w:hyperlink>
        </w:p>
        <w:p w14:paraId="7CC9F4D5" w14:textId="67343D6F" w:rsidR="00F70B69" w:rsidRDefault="008F2528">
          <w:pPr>
            <w:pStyle w:val="TOC2"/>
            <w:tabs>
              <w:tab w:val="left" w:pos="880"/>
              <w:tab w:val="right" w:leader="dot" w:pos="9016"/>
            </w:tabs>
            <w:rPr>
              <w:rFonts w:asciiTheme="minorHAnsi" w:eastAsiaTheme="minorEastAsia" w:hAnsiTheme="minorHAnsi" w:cstheme="minorBidi"/>
              <w:noProof/>
            </w:rPr>
          </w:pPr>
          <w:hyperlink w:anchor="_Toc20582793" w:history="1">
            <w:r w:rsidR="00F70B69" w:rsidRPr="00F5704E">
              <w:rPr>
                <w:rStyle w:val="Hyperlink"/>
                <w:noProof/>
                <w:lang w:val="en-GB"/>
              </w:rPr>
              <w:t>3.3</w:t>
            </w:r>
            <w:r w:rsidR="00F70B69">
              <w:rPr>
                <w:rFonts w:asciiTheme="minorHAnsi" w:eastAsiaTheme="minorEastAsia" w:hAnsiTheme="minorHAnsi" w:cstheme="minorBidi"/>
                <w:noProof/>
              </w:rPr>
              <w:tab/>
            </w:r>
            <w:r w:rsidR="00F70B69" w:rsidRPr="00F5704E">
              <w:rPr>
                <w:rStyle w:val="Hyperlink"/>
                <w:noProof/>
                <w:lang w:val="en-GB"/>
              </w:rPr>
              <w:t>Testing Methods</w:t>
            </w:r>
            <w:r w:rsidR="00F70B69">
              <w:rPr>
                <w:noProof/>
                <w:webHidden/>
              </w:rPr>
              <w:tab/>
            </w:r>
            <w:r w:rsidR="00F70B69">
              <w:rPr>
                <w:noProof/>
                <w:webHidden/>
              </w:rPr>
              <w:fldChar w:fldCharType="begin"/>
            </w:r>
            <w:r w:rsidR="00F70B69">
              <w:rPr>
                <w:noProof/>
                <w:webHidden/>
              </w:rPr>
              <w:instrText xml:space="preserve"> PAGEREF _Toc20582793 \h </w:instrText>
            </w:r>
            <w:r w:rsidR="00F70B69">
              <w:rPr>
                <w:noProof/>
                <w:webHidden/>
              </w:rPr>
            </w:r>
            <w:r w:rsidR="00F70B69">
              <w:rPr>
                <w:noProof/>
                <w:webHidden/>
              </w:rPr>
              <w:fldChar w:fldCharType="separate"/>
            </w:r>
            <w:r w:rsidR="00F70B69">
              <w:rPr>
                <w:noProof/>
                <w:webHidden/>
              </w:rPr>
              <w:t>20</w:t>
            </w:r>
            <w:r w:rsidR="00F70B69">
              <w:rPr>
                <w:noProof/>
                <w:webHidden/>
              </w:rPr>
              <w:fldChar w:fldCharType="end"/>
            </w:r>
          </w:hyperlink>
        </w:p>
        <w:p w14:paraId="6AC284F0" w14:textId="47F7B943" w:rsidR="00F70B69" w:rsidRDefault="008F2528">
          <w:pPr>
            <w:pStyle w:val="TOC2"/>
            <w:tabs>
              <w:tab w:val="left" w:pos="880"/>
              <w:tab w:val="right" w:leader="dot" w:pos="9016"/>
            </w:tabs>
            <w:rPr>
              <w:rFonts w:asciiTheme="minorHAnsi" w:eastAsiaTheme="minorEastAsia" w:hAnsiTheme="minorHAnsi" w:cstheme="minorBidi"/>
              <w:noProof/>
            </w:rPr>
          </w:pPr>
          <w:hyperlink w:anchor="_Toc20582794" w:history="1">
            <w:r w:rsidR="00F70B69" w:rsidRPr="00F5704E">
              <w:rPr>
                <w:rStyle w:val="Hyperlink"/>
                <w:noProof/>
                <w:lang w:val="en-GB"/>
              </w:rPr>
              <w:t>3.4</w:t>
            </w:r>
            <w:r w:rsidR="00F70B69">
              <w:rPr>
                <w:rFonts w:asciiTheme="minorHAnsi" w:eastAsiaTheme="minorEastAsia" w:hAnsiTheme="minorHAnsi" w:cstheme="minorBidi"/>
                <w:noProof/>
              </w:rPr>
              <w:tab/>
            </w:r>
            <w:r w:rsidR="00F70B69" w:rsidRPr="00F5704E">
              <w:rPr>
                <w:rStyle w:val="Hyperlink"/>
                <w:noProof/>
                <w:lang w:val="en-GB"/>
              </w:rPr>
              <w:t>Results</w:t>
            </w:r>
            <w:r w:rsidR="00F70B69">
              <w:rPr>
                <w:noProof/>
                <w:webHidden/>
              </w:rPr>
              <w:tab/>
            </w:r>
            <w:r w:rsidR="00F70B69">
              <w:rPr>
                <w:noProof/>
                <w:webHidden/>
              </w:rPr>
              <w:fldChar w:fldCharType="begin"/>
            </w:r>
            <w:r w:rsidR="00F70B69">
              <w:rPr>
                <w:noProof/>
                <w:webHidden/>
              </w:rPr>
              <w:instrText xml:space="preserve"> PAGEREF _Toc20582794 \h </w:instrText>
            </w:r>
            <w:r w:rsidR="00F70B69">
              <w:rPr>
                <w:noProof/>
                <w:webHidden/>
              </w:rPr>
            </w:r>
            <w:r w:rsidR="00F70B69">
              <w:rPr>
                <w:noProof/>
                <w:webHidden/>
              </w:rPr>
              <w:fldChar w:fldCharType="separate"/>
            </w:r>
            <w:r w:rsidR="00F70B69">
              <w:rPr>
                <w:noProof/>
                <w:webHidden/>
              </w:rPr>
              <w:t>20</w:t>
            </w:r>
            <w:r w:rsidR="00F70B69">
              <w:rPr>
                <w:noProof/>
                <w:webHidden/>
              </w:rPr>
              <w:fldChar w:fldCharType="end"/>
            </w:r>
          </w:hyperlink>
        </w:p>
        <w:p w14:paraId="4372EB3D" w14:textId="1625375D" w:rsidR="00F70B69" w:rsidRDefault="008F2528">
          <w:pPr>
            <w:pStyle w:val="TOC1"/>
            <w:tabs>
              <w:tab w:val="left" w:pos="440"/>
              <w:tab w:val="right" w:leader="dot" w:pos="9016"/>
            </w:tabs>
            <w:rPr>
              <w:rFonts w:asciiTheme="minorHAnsi" w:eastAsiaTheme="minorEastAsia" w:hAnsiTheme="minorHAnsi" w:cstheme="minorBidi"/>
              <w:noProof/>
            </w:rPr>
          </w:pPr>
          <w:hyperlink w:anchor="_Toc20582795" w:history="1">
            <w:r w:rsidR="00F70B69" w:rsidRPr="00F5704E">
              <w:rPr>
                <w:rStyle w:val="Hyperlink"/>
                <w:noProof/>
                <w:lang w:val="en-GB"/>
              </w:rPr>
              <w:t>4.</w:t>
            </w:r>
            <w:r w:rsidR="00F70B69">
              <w:rPr>
                <w:rFonts w:asciiTheme="minorHAnsi" w:eastAsiaTheme="minorEastAsia" w:hAnsiTheme="minorHAnsi" w:cstheme="minorBidi"/>
                <w:noProof/>
              </w:rPr>
              <w:tab/>
            </w:r>
            <w:r w:rsidR="00F70B69" w:rsidRPr="00F5704E">
              <w:rPr>
                <w:rStyle w:val="Hyperlink"/>
                <w:noProof/>
                <w:lang w:val="en-GB"/>
              </w:rPr>
              <w:t>Discussion</w:t>
            </w:r>
            <w:r w:rsidR="00F70B69">
              <w:rPr>
                <w:noProof/>
                <w:webHidden/>
              </w:rPr>
              <w:tab/>
            </w:r>
            <w:r w:rsidR="00F70B69">
              <w:rPr>
                <w:noProof/>
                <w:webHidden/>
              </w:rPr>
              <w:fldChar w:fldCharType="begin"/>
            </w:r>
            <w:r w:rsidR="00F70B69">
              <w:rPr>
                <w:noProof/>
                <w:webHidden/>
              </w:rPr>
              <w:instrText xml:space="preserve"> PAGEREF _Toc20582795 \h </w:instrText>
            </w:r>
            <w:r w:rsidR="00F70B69">
              <w:rPr>
                <w:noProof/>
                <w:webHidden/>
              </w:rPr>
            </w:r>
            <w:r w:rsidR="00F70B69">
              <w:rPr>
                <w:noProof/>
                <w:webHidden/>
              </w:rPr>
              <w:fldChar w:fldCharType="separate"/>
            </w:r>
            <w:r w:rsidR="00F70B69">
              <w:rPr>
                <w:noProof/>
                <w:webHidden/>
              </w:rPr>
              <w:t>21</w:t>
            </w:r>
            <w:r w:rsidR="00F70B69">
              <w:rPr>
                <w:noProof/>
                <w:webHidden/>
              </w:rPr>
              <w:fldChar w:fldCharType="end"/>
            </w:r>
          </w:hyperlink>
        </w:p>
        <w:p w14:paraId="2AB76D43" w14:textId="533989D5" w:rsidR="00F70B69" w:rsidRDefault="008F2528">
          <w:pPr>
            <w:pStyle w:val="TOC2"/>
            <w:tabs>
              <w:tab w:val="left" w:pos="880"/>
              <w:tab w:val="right" w:leader="dot" w:pos="9016"/>
            </w:tabs>
            <w:rPr>
              <w:rFonts w:asciiTheme="minorHAnsi" w:eastAsiaTheme="minorEastAsia" w:hAnsiTheme="minorHAnsi" w:cstheme="minorBidi"/>
              <w:noProof/>
            </w:rPr>
          </w:pPr>
          <w:hyperlink w:anchor="_Toc20582796" w:history="1">
            <w:r w:rsidR="00F70B69" w:rsidRPr="00F5704E">
              <w:rPr>
                <w:rStyle w:val="Hyperlink"/>
                <w:noProof/>
                <w:lang w:val="en-GB"/>
              </w:rPr>
              <w:t>4.1</w:t>
            </w:r>
            <w:r w:rsidR="00F70B69">
              <w:rPr>
                <w:rFonts w:asciiTheme="minorHAnsi" w:eastAsiaTheme="minorEastAsia" w:hAnsiTheme="minorHAnsi" w:cstheme="minorBidi"/>
                <w:noProof/>
              </w:rPr>
              <w:tab/>
            </w:r>
            <w:r w:rsidR="00F70B69" w:rsidRPr="00F5704E">
              <w:rPr>
                <w:rStyle w:val="Hyperlink"/>
                <w:noProof/>
                <w:lang w:val="en-GB"/>
              </w:rPr>
              <w:t>Technical Assumptions</w:t>
            </w:r>
            <w:r w:rsidR="00F70B69">
              <w:rPr>
                <w:noProof/>
                <w:webHidden/>
              </w:rPr>
              <w:tab/>
            </w:r>
            <w:r w:rsidR="00F70B69">
              <w:rPr>
                <w:noProof/>
                <w:webHidden/>
              </w:rPr>
              <w:fldChar w:fldCharType="begin"/>
            </w:r>
            <w:r w:rsidR="00F70B69">
              <w:rPr>
                <w:noProof/>
                <w:webHidden/>
              </w:rPr>
              <w:instrText xml:space="preserve"> PAGEREF _Toc20582796 \h </w:instrText>
            </w:r>
            <w:r w:rsidR="00F70B69">
              <w:rPr>
                <w:noProof/>
                <w:webHidden/>
              </w:rPr>
            </w:r>
            <w:r w:rsidR="00F70B69">
              <w:rPr>
                <w:noProof/>
                <w:webHidden/>
              </w:rPr>
              <w:fldChar w:fldCharType="separate"/>
            </w:r>
            <w:r w:rsidR="00F70B69">
              <w:rPr>
                <w:noProof/>
                <w:webHidden/>
              </w:rPr>
              <w:t>21</w:t>
            </w:r>
            <w:r w:rsidR="00F70B69">
              <w:rPr>
                <w:noProof/>
                <w:webHidden/>
              </w:rPr>
              <w:fldChar w:fldCharType="end"/>
            </w:r>
          </w:hyperlink>
        </w:p>
        <w:p w14:paraId="59E75E9B" w14:textId="79F49AF6" w:rsidR="00F70B69" w:rsidRDefault="008F2528">
          <w:pPr>
            <w:pStyle w:val="TOC2"/>
            <w:tabs>
              <w:tab w:val="left" w:pos="880"/>
              <w:tab w:val="right" w:leader="dot" w:pos="9016"/>
            </w:tabs>
            <w:rPr>
              <w:rFonts w:asciiTheme="minorHAnsi" w:eastAsiaTheme="minorEastAsia" w:hAnsiTheme="minorHAnsi" w:cstheme="minorBidi"/>
              <w:noProof/>
            </w:rPr>
          </w:pPr>
          <w:hyperlink w:anchor="_Toc20582797" w:history="1">
            <w:r w:rsidR="00F70B69" w:rsidRPr="00F5704E">
              <w:rPr>
                <w:rStyle w:val="Hyperlink"/>
                <w:noProof/>
                <w:lang w:val="en-GB"/>
              </w:rPr>
              <w:t>4.2</w:t>
            </w:r>
            <w:r w:rsidR="00F70B69">
              <w:rPr>
                <w:rFonts w:asciiTheme="minorHAnsi" w:eastAsiaTheme="minorEastAsia" w:hAnsiTheme="minorHAnsi" w:cstheme="minorBidi"/>
                <w:noProof/>
              </w:rPr>
              <w:tab/>
            </w:r>
            <w:r w:rsidR="00F70B69" w:rsidRPr="00F5704E">
              <w:rPr>
                <w:rStyle w:val="Hyperlink"/>
                <w:noProof/>
                <w:lang w:val="en-GB"/>
              </w:rPr>
              <w:t>Results Implications</w:t>
            </w:r>
            <w:r w:rsidR="00F70B69">
              <w:rPr>
                <w:noProof/>
                <w:webHidden/>
              </w:rPr>
              <w:tab/>
            </w:r>
            <w:r w:rsidR="00F70B69">
              <w:rPr>
                <w:noProof/>
                <w:webHidden/>
              </w:rPr>
              <w:fldChar w:fldCharType="begin"/>
            </w:r>
            <w:r w:rsidR="00F70B69">
              <w:rPr>
                <w:noProof/>
                <w:webHidden/>
              </w:rPr>
              <w:instrText xml:space="preserve"> PAGEREF _Toc20582797 \h </w:instrText>
            </w:r>
            <w:r w:rsidR="00F70B69">
              <w:rPr>
                <w:noProof/>
                <w:webHidden/>
              </w:rPr>
            </w:r>
            <w:r w:rsidR="00F70B69">
              <w:rPr>
                <w:noProof/>
                <w:webHidden/>
              </w:rPr>
              <w:fldChar w:fldCharType="separate"/>
            </w:r>
            <w:r w:rsidR="00F70B69">
              <w:rPr>
                <w:noProof/>
                <w:webHidden/>
              </w:rPr>
              <w:t>21</w:t>
            </w:r>
            <w:r w:rsidR="00F70B69">
              <w:rPr>
                <w:noProof/>
                <w:webHidden/>
              </w:rPr>
              <w:fldChar w:fldCharType="end"/>
            </w:r>
          </w:hyperlink>
        </w:p>
        <w:p w14:paraId="1C255426" w14:textId="732BE749" w:rsidR="00F70B69" w:rsidRDefault="008F2528">
          <w:pPr>
            <w:pStyle w:val="TOC2"/>
            <w:tabs>
              <w:tab w:val="left" w:pos="880"/>
              <w:tab w:val="right" w:leader="dot" w:pos="9016"/>
            </w:tabs>
            <w:rPr>
              <w:rFonts w:asciiTheme="minorHAnsi" w:eastAsiaTheme="minorEastAsia" w:hAnsiTheme="minorHAnsi" w:cstheme="minorBidi"/>
              <w:noProof/>
            </w:rPr>
          </w:pPr>
          <w:hyperlink w:anchor="_Toc20582798" w:history="1">
            <w:r w:rsidR="00F70B69" w:rsidRPr="00F5704E">
              <w:rPr>
                <w:rStyle w:val="Hyperlink"/>
                <w:noProof/>
                <w:lang w:val="en-GB"/>
              </w:rPr>
              <w:t>4.3</w:t>
            </w:r>
            <w:r w:rsidR="00F70B69">
              <w:rPr>
                <w:rFonts w:asciiTheme="minorHAnsi" w:eastAsiaTheme="minorEastAsia" w:hAnsiTheme="minorHAnsi" w:cstheme="minorBidi"/>
                <w:noProof/>
              </w:rPr>
              <w:tab/>
            </w:r>
            <w:r w:rsidR="00F70B69" w:rsidRPr="00F5704E">
              <w:rPr>
                <w:rStyle w:val="Hyperlink"/>
                <w:noProof/>
                <w:lang w:val="en-GB"/>
              </w:rPr>
              <w:t>Financial Incentives</w:t>
            </w:r>
            <w:r w:rsidR="00F70B69">
              <w:rPr>
                <w:noProof/>
                <w:webHidden/>
              </w:rPr>
              <w:tab/>
            </w:r>
            <w:r w:rsidR="00F70B69">
              <w:rPr>
                <w:noProof/>
                <w:webHidden/>
              </w:rPr>
              <w:fldChar w:fldCharType="begin"/>
            </w:r>
            <w:r w:rsidR="00F70B69">
              <w:rPr>
                <w:noProof/>
                <w:webHidden/>
              </w:rPr>
              <w:instrText xml:space="preserve"> PAGEREF _Toc20582798 \h </w:instrText>
            </w:r>
            <w:r w:rsidR="00F70B69">
              <w:rPr>
                <w:noProof/>
                <w:webHidden/>
              </w:rPr>
            </w:r>
            <w:r w:rsidR="00F70B69">
              <w:rPr>
                <w:noProof/>
                <w:webHidden/>
              </w:rPr>
              <w:fldChar w:fldCharType="separate"/>
            </w:r>
            <w:r w:rsidR="00F70B69">
              <w:rPr>
                <w:noProof/>
                <w:webHidden/>
              </w:rPr>
              <w:t>21</w:t>
            </w:r>
            <w:r w:rsidR="00F70B69">
              <w:rPr>
                <w:noProof/>
                <w:webHidden/>
              </w:rPr>
              <w:fldChar w:fldCharType="end"/>
            </w:r>
          </w:hyperlink>
        </w:p>
        <w:p w14:paraId="5F1A0899" w14:textId="77C36FA4" w:rsidR="00F70B69" w:rsidRDefault="008F2528">
          <w:pPr>
            <w:pStyle w:val="TOC1"/>
            <w:tabs>
              <w:tab w:val="left" w:pos="440"/>
              <w:tab w:val="right" w:leader="dot" w:pos="9016"/>
            </w:tabs>
            <w:rPr>
              <w:rFonts w:asciiTheme="minorHAnsi" w:eastAsiaTheme="minorEastAsia" w:hAnsiTheme="minorHAnsi" w:cstheme="minorBidi"/>
              <w:noProof/>
            </w:rPr>
          </w:pPr>
          <w:hyperlink w:anchor="_Toc20582799" w:history="1">
            <w:r w:rsidR="00F70B69" w:rsidRPr="00F5704E">
              <w:rPr>
                <w:rStyle w:val="Hyperlink"/>
                <w:noProof/>
                <w:lang w:val="en-GB"/>
              </w:rPr>
              <w:t>5.</w:t>
            </w:r>
            <w:r w:rsidR="00F70B69">
              <w:rPr>
                <w:rFonts w:asciiTheme="minorHAnsi" w:eastAsiaTheme="minorEastAsia" w:hAnsiTheme="minorHAnsi" w:cstheme="minorBidi"/>
                <w:noProof/>
              </w:rPr>
              <w:tab/>
            </w:r>
            <w:r w:rsidR="00F70B69" w:rsidRPr="00F5704E">
              <w:rPr>
                <w:rStyle w:val="Hyperlink"/>
                <w:noProof/>
                <w:lang w:val="en-GB"/>
              </w:rPr>
              <w:t>Conclusions</w:t>
            </w:r>
            <w:r w:rsidR="00F70B69">
              <w:rPr>
                <w:noProof/>
                <w:webHidden/>
              </w:rPr>
              <w:tab/>
            </w:r>
            <w:r w:rsidR="00F70B69">
              <w:rPr>
                <w:noProof/>
                <w:webHidden/>
              </w:rPr>
              <w:fldChar w:fldCharType="begin"/>
            </w:r>
            <w:r w:rsidR="00F70B69">
              <w:rPr>
                <w:noProof/>
                <w:webHidden/>
              </w:rPr>
              <w:instrText xml:space="preserve"> PAGEREF _Toc20582799 \h </w:instrText>
            </w:r>
            <w:r w:rsidR="00F70B69">
              <w:rPr>
                <w:noProof/>
                <w:webHidden/>
              </w:rPr>
            </w:r>
            <w:r w:rsidR="00F70B69">
              <w:rPr>
                <w:noProof/>
                <w:webHidden/>
              </w:rPr>
              <w:fldChar w:fldCharType="separate"/>
            </w:r>
            <w:r w:rsidR="00F70B69">
              <w:rPr>
                <w:noProof/>
                <w:webHidden/>
              </w:rPr>
              <w:t>22</w:t>
            </w:r>
            <w:r w:rsidR="00F70B69">
              <w:rPr>
                <w:noProof/>
                <w:webHidden/>
              </w:rPr>
              <w:fldChar w:fldCharType="end"/>
            </w:r>
          </w:hyperlink>
        </w:p>
        <w:p w14:paraId="04C8CAC6" w14:textId="1B5E6813" w:rsidR="00F70B69" w:rsidRDefault="008F2528">
          <w:pPr>
            <w:pStyle w:val="TOC2"/>
            <w:tabs>
              <w:tab w:val="left" w:pos="880"/>
              <w:tab w:val="right" w:leader="dot" w:pos="9016"/>
            </w:tabs>
            <w:rPr>
              <w:rFonts w:asciiTheme="minorHAnsi" w:eastAsiaTheme="minorEastAsia" w:hAnsiTheme="minorHAnsi" w:cstheme="minorBidi"/>
              <w:noProof/>
            </w:rPr>
          </w:pPr>
          <w:hyperlink w:anchor="_Toc20582800" w:history="1">
            <w:r w:rsidR="00F70B69" w:rsidRPr="00F5704E">
              <w:rPr>
                <w:rStyle w:val="Hyperlink"/>
                <w:noProof/>
                <w:lang w:val="en-GB"/>
              </w:rPr>
              <w:t>5.1</w:t>
            </w:r>
            <w:r w:rsidR="00F70B69">
              <w:rPr>
                <w:rFonts w:asciiTheme="minorHAnsi" w:eastAsiaTheme="minorEastAsia" w:hAnsiTheme="minorHAnsi" w:cstheme="minorBidi"/>
                <w:noProof/>
              </w:rPr>
              <w:tab/>
            </w:r>
            <w:r w:rsidR="00F70B69" w:rsidRPr="00F5704E">
              <w:rPr>
                <w:rStyle w:val="Hyperlink"/>
                <w:noProof/>
                <w:lang w:val="en-GB"/>
              </w:rPr>
              <w:t>Battery Systems’ Current Viability</w:t>
            </w:r>
            <w:r w:rsidR="00F70B69">
              <w:rPr>
                <w:noProof/>
                <w:webHidden/>
              </w:rPr>
              <w:tab/>
            </w:r>
            <w:r w:rsidR="00F70B69">
              <w:rPr>
                <w:noProof/>
                <w:webHidden/>
              </w:rPr>
              <w:fldChar w:fldCharType="begin"/>
            </w:r>
            <w:r w:rsidR="00F70B69">
              <w:rPr>
                <w:noProof/>
                <w:webHidden/>
              </w:rPr>
              <w:instrText xml:space="preserve"> PAGEREF _Toc20582800 \h </w:instrText>
            </w:r>
            <w:r w:rsidR="00F70B69">
              <w:rPr>
                <w:noProof/>
                <w:webHidden/>
              </w:rPr>
            </w:r>
            <w:r w:rsidR="00F70B69">
              <w:rPr>
                <w:noProof/>
                <w:webHidden/>
              </w:rPr>
              <w:fldChar w:fldCharType="separate"/>
            </w:r>
            <w:r w:rsidR="00F70B69">
              <w:rPr>
                <w:noProof/>
                <w:webHidden/>
              </w:rPr>
              <w:t>22</w:t>
            </w:r>
            <w:r w:rsidR="00F70B69">
              <w:rPr>
                <w:noProof/>
                <w:webHidden/>
              </w:rPr>
              <w:fldChar w:fldCharType="end"/>
            </w:r>
          </w:hyperlink>
        </w:p>
        <w:p w14:paraId="2617C4B4" w14:textId="11089FD4" w:rsidR="00F70B69" w:rsidRDefault="008F2528">
          <w:pPr>
            <w:pStyle w:val="TOC2"/>
            <w:tabs>
              <w:tab w:val="left" w:pos="880"/>
              <w:tab w:val="right" w:leader="dot" w:pos="9016"/>
            </w:tabs>
            <w:rPr>
              <w:rFonts w:asciiTheme="minorHAnsi" w:eastAsiaTheme="minorEastAsia" w:hAnsiTheme="minorHAnsi" w:cstheme="minorBidi"/>
              <w:noProof/>
            </w:rPr>
          </w:pPr>
          <w:hyperlink w:anchor="_Toc20582801" w:history="1">
            <w:r w:rsidR="00F70B69" w:rsidRPr="00F5704E">
              <w:rPr>
                <w:rStyle w:val="Hyperlink"/>
                <w:noProof/>
                <w:lang w:val="en-GB"/>
              </w:rPr>
              <w:t>5.2</w:t>
            </w:r>
            <w:r w:rsidR="00F70B69">
              <w:rPr>
                <w:rFonts w:asciiTheme="minorHAnsi" w:eastAsiaTheme="minorEastAsia" w:hAnsiTheme="minorHAnsi" w:cstheme="minorBidi"/>
                <w:noProof/>
              </w:rPr>
              <w:tab/>
            </w:r>
            <w:r w:rsidR="00F70B69" w:rsidRPr="00F5704E">
              <w:rPr>
                <w:rStyle w:val="Hyperlink"/>
                <w:noProof/>
                <w:lang w:val="en-GB"/>
              </w:rPr>
              <w:t>An Open-Source Solution</w:t>
            </w:r>
            <w:r w:rsidR="00F70B69">
              <w:rPr>
                <w:noProof/>
                <w:webHidden/>
              </w:rPr>
              <w:tab/>
            </w:r>
            <w:r w:rsidR="00F70B69">
              <w:rPr>
                <w:noProof/>
                <w:webHidden/>
              </w:rPr>
              <w:fldChar w:fldCharType="begin"/>
            </w:r>
            <w:r w:rsidR="00F70B69">
              <w:rPr>
                <w:noProof/>
                <w:webHidden/>
              </w:rPr>
              <w:instrText xml:space="preserve"> PAGEREF _Toc20582801 \h </w:instrText>
            </w:r>
            <w:r w:rsidR="00F70B69">
              <w:rPr>
                <w:noProof/>
                <w:webHidden/>
              </w:rPr>
            </w:r>
            <w:r w:rsidR="00F70B69">
              <w:rPr>
                <w:noProof/>
                <w:webHidden/>
              </w:rPr>
              <w:fldChar w:fldCharType="separate"/>
            </w:r>
            <w:r w:rsidR="00F70B69">
              <w:rPr>
                <w:noProof/>
                <w:webHidden/>
              </w:rPr>
              <w:t>22</w:t>
            </w:r>
            <w:r w:rsidR="00F70B69">
              <w:rPr>
                <w:noProof/>
                <w:webHidden/>
              </w:rPr>
              <w:fldChar w:fldCharType="end"/>
            </w:r>
          </w:hyperlink>
        </w:p>
        <w:p w14:paraId="78E1FEC2" w14:textId="4FC5E3A8" w:rsidR="00F70B69" w:rsidRDefault="008F2528">
          <w:pPr>
            <w:pStyle w:val="TOC1"/>
            <w:tabs>
              <w:tab w:val="right" w:leader="dot" w:pos="9016"/>
            </w:tabs>
            <w:rPr>
              <w:rFonts w:asciiTheme="minorHAnsi" w:eastAsiaTheme="minorEastAsia" w:hAnsiTheme="minorHAnsi" w:cstheme="minorBidi"/>
              <w:noProof/>
            </w:rPr>
          </w:pPr>
          <w:hyperlink w:anchor="_Toc20582802" w:history="1">
            <w:r w:rsidR="00F70B69" w:rsidRPr="00F5704E">
              <w:rPr>
                <w:rStyle w:val="Hyperlink"/>
                <w:noProof/>
                <w:lang w:val="en-GB"/>
              </w:rPr>
              <w:t>Bibliography</w:t>
            </w:r>
            <w:r w:rsidR="00F70B69">
              <w:rPr>
                <w:noProof/>
                <w:webHidden/>
              </w:rPr>
              <w:tab/>
            </w:r>
            <w:r w:rsidR="00F70B69">
              <w:rPr>
                <w:noProof/>
                <w:webHidden/>
              </w:rPr>
              <w:fldChar w:fldCharType="begin"/>
            </w:r>
            <w:r w:rsidR="00F70B69">
              <w:rPr>
                <w:noProof/>
                <w:webHidden/>
              </w:rPr>
              <w:instrText xml:space="preserve"> PAGEREF _Toc20582802 \h </w:instrText>
            </w:r>
            <w:r w:rsidR="00F70B69">
              <w:rPr>
                <w:noProof/>
                <w:webHidden/>
              </w:rPr>
            </w:r>
            <w:r w:rsidR="00F70B69">
              <w:rPr>
                <w:noProof/>
                <w:webHidden/>
              </w:rPr>
              <w:fldChar w:fldCharType="separate"/>
            </w:r>
            <w:r w:rsidR="00F70B69">
              <w:rPr>
                <w:noProof/>
                <w:webHidden/>
              </w:rPr>
              <w:t>23</w:t>
            </w:r>
            <w:r w:rsidR="00F70B69">
              <w:rPr>
                <w:noProof/>
                <w:webHidden/>
              </w:rPr>
              <w:fldChar w:fldCharType="end"/>
            </w:r>
          </w:hyperlink>
        </w:p>
        <w:p w14:paraId="1E47AC93" w14:textId="0CA34BCA" w:rsidR="00A70849" w:rsidRDefault="00A70849">
          <w:r>
            <w:rPr>
              <w:b/>
              <w:bCs/>
              <w:noProof/>
            </w:rPr>
            <w:fldChar w:fldCharType="end"/>
          </w:r>
        </w:p>
      </w:sdtContent>
    </w:sdt>
    <w:p w14:paraId="1FB19742" w14:textId="77777777" w:rsidR="00403EAD" w:rsidRDefault="00403EAD">
      <w:pPr>
        <w:jc w:val="center"/>
        <w:rPr>
          <w:lang w:val="en-GB"/>
        </w:rPr>
      </w:pPr>
      <w:r>
        <w:rPr>
          <w:lang w:val="en-GB"/>
        </w:rPr>
        <w:br w:type="page"/>
      </w:r>
    </w:p>
    <w:p w14:paraId="62485871" w14:textId="4AAAF583" w:rsidR="00403EAD" w:rsidRDefault="00403EAD" w:rsidP="00A70849">
      <w:pPr>
        <w:pStyle w:val="Heading1"/>
        <w:rPr>
          <w:lang w:val="en-GB"/>
        </w:rPr>
      </w:pPr>
      <w:bookmarkStart w:id="2" w:name="_Toc20582776"/>
      <w:r>
        <w:rPr>
          <w:lang w:val="en-GB"/>
        </w:rPr>
        <w:lastRenderedPageBreak/>
        <w:t>List of Figures</w:t>
      </w:r>
      <w:bookmarkEnd w:id="2"/>
    </w:p>
    <w:p w14:paraId="44011030" w14:textId="641A1163" w:rsidR="00FA25D5" w:rsidRDefault="002D34FB">
      <w:pPr>
        <w:pStyle w:val="TableofFigures"/>
        <w:tabs>
          <w:tab w:val="right" w:leader="dot" w:pos="9016"/>
        </w:tabs>
        <w:rPr>
          <w:rFonts w:asciiTheme="minorHAnsi" w:eastAsiaTheme="minorEastAsia" w:hAnsiTheme="minorHAnsi" w:cstheme="minorBidi"/>
          <w:noProof/>
        </w:rPr>
      </w:pPr>
      <w:r>
        <w:rPr>
          <w:lang w:val="en-GB"/>
        </w:rPr>
        <w:fldChar w:fldCharType="begin"/>
      </w:r>
      <w:r>
        <w:rPr>
          <w:lang w:val="en-GB"/>
        </w:rPr>
        <w:instrText xml:space="preserve"> TOC \h \z \c "Figure" </w:instrText>
      </w:r>
      <w:r>
        <w:rPr>
          <w:lang w:val="en-GB"/>
        </w:rPr>
        <w:fldChar w:fldCharType="separate"/>
      </w:r>
      <w:hyperlink w:anchor="_Toc20584539" w:history="1">
        <w:r w:rsidR="00FA25D5" w:rsidRPr="005D1DFC">
          <w:rPr>
            <w:rStyle w:val="Hyperlink"/>
            <w:noProof/>
          </w:rPr>
          <w:t>Figure 1: High-Level Sub-Systems</w:t>
        </w:r>
        <w:r w:rsidR="00FA25D5">
          <w:rPr>
            <w:noProof/>
            <w:webHidden/>
          </w:rPr>
          <w:tab/>
        </w:r>
        <w:r w:rsidR="00FA25D5">
          <w:rPr>
            <w:noProof/>
            <w:webHidden/>
          </w:rPr>
          <w:fldChar w:fldCharType="begin"/>
        </w:r>
        <w:r w:rsidR="00FA25D5">
          <w:rPr>
            <w:noProof/>
            <w:webHidden/>
          </w:rPr>
          <w:instrText xml:space="preserve"> PAGEREF _Toc20584539 \h </w:instrText>
        </w:r>
        <w:r w:rsidR="00FA25D5">
          <w:rPr>
            <w:noProof/>
            <w:webHidden/>
          </w:rPr>
        </w:r>
        <w:r w:rsidR="00FA25D5">
          <w:rPr>
            <w:noProof/>
            <w:webHidden/>
          </w:rPr>
          <w:fldChar w:fldCharType="separate"/>
        </w:r>
        <w:r w:rsidR="00FA25D5">
          <w:rPr>
            <w:noProof/>
            <w:webHidden/>
          </w:rPr>
          <w:t>8</w:t>
        </w:r>
        <w:r w:rsidR="00FA25D5">
          <w:rPr>
            <w:noProof/>
            <w:webHidden/>
          </w:rPr>
          <w:fldChar w:fldCharType="end"/>
        </w:r>
      </w:hyperlink>
    </w:p>
    <w:p w14:paraId="77D6EAC9" w14:textId="20A0B2C4" w:rsidR="00FA25D5" w:rsidRDefault="008F2528">
      <w:pPr>
        <w:pStyle w:val="TableofFigures"/>
        <w:tabs>
          <w:tab w:val="right" w:leader="dot" w:pos="9016"/>
        </w:tabs>
        <w:rPr>
          <w:rFonts w:asciiTheme="minorHAnsi" w:eastAsiaTheme="minorEastAsia" w:hAnsiTheme="minorHAnsi" w:cstheme="minorBidi"/>
          <w:noProof/>
        </w:rPr>
      </w:pPr>
      <w:hyperlink w:anchor="_Toc20584540" w:history="1">
        <w:r w:rsidR="00FA25D5" w:rsidRPr="005D1DFC">
          <w:rPr>
            <w:rStyle w:val="Hyperlink"/>
            <w:noProof/>
          </w:rPr>
          <w:t>Figure 2: PV Self-Consumption Closed Loop Control System</w:t>
        </w:r>
        <w:r w:rsidR="00FA25D5">
          <w:rPr>
            <w:noProof/>
            <w:webHidden/>
          </w:rPr>
          <w:tab/>
        </w:r>
        <w:r w:rsidR="00FA25D5">
          <w:rPr>
            <w:noProof/>
            <w:webHidden/>
          </w:rPr>
          <w:fldChar w:fldCharType="begin"/>
        </w:r>
        <w:r w:rsidR="00FA25D5">
          <w:rPr>
            <w:noProof/>
            <w:webHidden/>
          </w:rPr>
          <w:instrText xml:space="preserve"> PAGEREF _Toc20584540 \h </w:instrText>
        </w:r>
        <w:r w:rsidR="00FA25D5">
          <w:rPr>
            <w:noProof/>
            <w:webHidden/>
          </w:rPr>
        </w:r>
        <w:r w:rsidR="00FA25D5">
          <w:rPr>
            <w:noProof/>
            <w:webHidden/>
          </w:rPr>
          <w:fldChar w:fldCharType="separate"/>
        </w:r>
        <w:r w:rsidR="00FA25D5">
          <w:rPr>
            <w:noProof/>
            <w:webHidden/>
          </w:rPr>
          <w:t>9</w:t>
        </w:r>
        <w:r w:rsidR="00FA25D5">
          <w:rPr>
            <w:noProof/>
            <w:webHidden/>
          </w:rPr>
          <w:fldChar w:fldCharType="end"/>
        </w:r>
      </w:hyperlink>
    </w:p>
    <w:p w14:paraId="0AFA09B3" w14:textId="7BA1A448" w:rsidR="00FA25D5" w:rsidRDefault="008F2528">
      <w:pPr>
        <w:pStyle w:val="TableofFigures"/>
        <w:tabs>
          <w:tab w:val="right" w:leader="dot" w:pos="9016"/>
        </w:tabs>
        <w:rPr>
          <w:rFonts w:asciiTheme="minorHAnsi" w:eastAsiaTheme="minorEastAsia" w:hAnsiTheme="minorHAnsi" w:cstheme="minorBidi"/>
          <w:noProof/>
        </w:rPr>
      </w:pPr>
      <w:hyperlink w:anchor="_Toc20584541" w:history="1">
        <w:r w:rsidR="00FA25D5" w:rsidRPr="005D1DFC">
          <w:rPr>
            <w:rStyle w:val="Hyperlink"/>
            <w:noProof/>
          </w:rPr>
          <w:t>Figure 3: Typical PV-Self Consumption Battery 24 Hour Response</w:t>
        </w:r>
        <w:r w:rsidR="00FA25D5">
          <w:rPr>
            <w:noProof/>
            <w:webHidden/>
          </w:rPr>
          <w:tab/>
        </w:r>
        <w:r w:rsidR="00FA25D5">
          <w:rPr>
            <w:noProof/>
            <w:webHidden/>
          </w:rPr>
          <w:fldChar w:fldCharType="begin"/>
        </w:r>
        <w:r w:rsidR="00FA25D5">
          <w:rPr>
            <w:noProof/>
            <w:webHidden/>
          </w:rPr>
          <w:instrText xml:space="preserve"> PAGEREF _Toc20584541 \h </w:instrText>
        </w:r>
        <w:r w:rsidR="00FA25D5">
          <w:rPr>
            <w:noProof/>
            <w:webHidden/>
          </w:rPr>
        </w:r>
        <w:r w:rsidR="00FA25D5">
          <w:rPr>
            <w:noProof/>
            <w:webHidden/>
          </w:rPr>
          <w:fldChar w:fldCharType="separate"/>
        </w:r>
        <w:r w:rsidR="00FA25D5">
          <w:rPr>
            <w:noProof/>
            <w:webHidden/>
          </w:rPr>
          <w:t>9</w:t>
        </w:r>
        <w:r w:rsidR="00FA25D5">
          <w:rPr>
            <w:noProof/>
            <w:webHidden/>
          </w:rPr>
          <w:fldChar w:fldCharType="end"/>
        </w:r>
      </w:hyperlink>
    </w:p>
    <w:p w14:paraId="3552C210" w14:textId="7A58A133" w:rsidR="00FA25D5" w:rsidRDefault="008F2528">
      <w:pPr>
        <w:pStyle w:val="TableofFigures"/>
        <w:tabs>
          <w:tab w:val="right" w:leader="dot" w:pos="9016"/>
        </w:tabs>
        <w:rPr>
          <w:rFonts w:asciiTheme="minorHAnsi" w:eastAsiaTheme="minorEastAsia" w:hAnsiTheme="minorHAnsi" w:cstheme="minorBidi"/>
          <w:noProof/>
        </w:rPr>
      </w:pPr>
      <w:hyperlink w:anchor="_Toc20584542" w:history="1">
        <w:r w:rsidR="00FA25D5" w:rsidRPr="005D1DFC">
          <w:rPr>
            <w:rStyle w:val="Hyperlink"/>
            <w:noProof/>
          </w:rPr>
          <w:t>Figure 4: Peak Minimisation Closed Loop Control System</w:t>
        </w:r>
        <w:r w:rsidR="00FA25D5">
          <w:rPr>
            <w:noProof/>
            <w:webHidden/>
          </w:rPr>
          <w:tab/>
        </w:r>
        <w:r w:rsidR="00FA25D5">
          <w:rPr>
            <w:noProof/>
            <w:webHidden/>
          </w:rPr>
          <w:fldChar w:fldCharType="begin"/>
        </w:r>
        <w:r w:rsidR="00FA25D5">
          <w:rPr>
            <w:noProof/>
            <w:webHidden/>
          </w:rPr>
          <w:instrText xml:space="preserve"> PAGEREF _Toc20584542 \h </w:instrText>
        </w:r>
        <w:r w:rsidR="00FA25D5">
          <w:rPr>
            <w:noProof/>
            <w:webHidden/>
          </w:rPr>
        </w:r>
        <w:r w:rsidR="00FA25D5">
          <w:rPr>
            <w:noProof/>
            <w:webHidden/>
          </w:rPr>
          <w:fldChar w:fldCharType="separate"/>
        </w:r>
        <w:r w:rsidR="00FA25D5">
          <w:rPr>
            <w:noProof/>
            <w:webHidden/>
          </w:rPr>
          <w:t>10</w:t>
        </w:r>
        <w:r w:rsidR="00FA25D5">
          <w:rPr>
            <w:noProof/>
            <w:webHidden/>
          </w:rPr>
          <w:fldChar w:fldCharType="end"/>
        </w:r>
      </w:hyperlink>
    </w:p>
    <w:p w14:paraId="42EBB5D5" w14:textId="5ABAAA1F" w:rsidR="00FA25D5" w:rsidRDefault="008F2528">
      <w:pPr>
        <w:pStyle w:val="TableofFigures"/>
        <w:tabs>
          <w:tab w:val="right" w:leader="dot" w:pos="9016"/>
        </w:tabs>
        <w:rPr>
          <w:rFonts w:asciiTheme="minorHAnsi" w:eastAsiaTheme="minorEastAsia" w:hAnsiTheme="minorHAnsi" w:cstheme="minorBidi"/>
          <w:noProof/>
        </w:rPr>
      </w:pPr>
      <w:hyperlink w:anchor="_Toc20584543" w:history="1">
        <w:r w:rsidR="00FA25D5" w:rsidRPr="005D1DFC">
          <w:rPr>
            <w:rStyle w:val="Hyperlink"/>
            <w:noProof/>
          </w:rPr>
          <w:t>Figure 5: Typical Peak Minimisation Battery 24 Hour Response</w:t>
        </w:r>
        <w:r w:rsidR="00FA25D5">
          <w:rPr>
            <w:noProof/>
            <w:webHidden/>
          </w:rPr>
          <w:tab/>
        </w:r>
        <w:r w:rsidR="00FA25D5">
          <w:rPr>
            <w:noProof/>
            <w:webHidden/>
          </w:rPr>
          <w:fldChar w:fldCharType="begin"/>
        </w:r>
        <w:r w:rsidR="00FA25D5">
          <w:rPr>
            <w:noProof/>
            <w:webHidden/>
          </w:rPr>
          <w:instrText xml:space="preserve"> PAGEREF _Toc20584543 \h </w:instrText>
        </w:r>
        <w:r w:rsidR="00FA25D5">
          <w:rPr>
            <w:noProof/>
            <w:webHidden/>
          </w:rPr>
        </w:r>
        <w:r w:rsidR="00FA25D5">
          <w:rPr>
            <w:noProof/>
            <w:webHidden/>
          </w:rPr>
          <w:fldChar w:fldCharType="separate"/>
        </w:r>
        <w:r w:rsidR="00FA25D5">
          <w:rPr>
            <w:noProof/>
            <w:webHidden/>
          </w:rPr>
          <w:t>10</w:t>
        </w:r>
        <w:r w:rsidR="00FA25D5">
          <w:rPr>
            <w:noProof/>
            <w:webHidden/>
          </w:rPr>
          <w:fldChar w:fldCharType="end"/>
        </w:r>
      </w:hyperlink>
    </w:p>
    <w:p w14:paraId="67AB73EF" w14:textId="1CE86A89" w:rsidR="00FA25D5" w:rsidRDefault="008F2528">
      <w:pPr>
        <w:pStyle w:val="TableofFigures"/>
        <w:tabs>
          <w:tab w:val="right" w:leader="dot" w:pos="9016"/>
        </w:tabs>
        <w:rPr>
          <w:rFonts w:asciiTheme="minorHAnsi" w:eastAsiaTheme="minorEastAsia" w:hAnsiTheme="minorHAnsi" w:cstheme="minorBidi"/>
          <w:noProof/>
        </w:rPr>
      </w:pPr>
      <w:hyperlink w:anchor="_Toc20584544" w:history="1">
        <w:r w:rsidR="00FA25D5" w:rsidRPr="005D1DFC">
          <w:rPr>
            <w:rStyle w:val="Hyperlink"/>
            <w:noProof/>
          </w:rPr>
          <w:t>Figure 6: Load-Shifting Open-Loop Control System</w:t>
        </w:r>
        <w:r w:rsidR="00FA25D5">
          <w:rPr>
            <w:noProof/>
            <w:webHidden/>
          </w:rPr>
          <w:tab/>
        </w:r>
        <w:r w:rsidR="00FA25D5">
          <w:rPr>
            <w:noProof/>
            <w:webHidden/>
          </w:rPr>
          <w:fldChar w:fldCharType="begin"/>
        </w:r>
        <w:r w:rsidR="00FA25D5">
          <w:rPr>
            <w:noProof/>
            <w:webHidden/>
          </w:rPr>
          <w:instrText xml:space="preserve"> PAGEREF _Toc20584544 \h </w:instrText>
        </w:r>
        <w:r w:rsidR="00FA25D5">
          <w:rPr>
            <w:noProof/>
            <w:webHidden/>
          </w:rPr>
        </w:r>
        <w:r w:rsidR="00FA25D5">
          <w:rPr>
            <w:noProof/>
            <w:webHidden/>
          </w:rPr>
          <w:fldChar w:fldCharType="separate"/>
        </w:r>
        <w:r w:rsidR="00FA25D5">
          <w:rPr>
            <w:noProof/>
            <w:webHidden/>
          </w:rPr>
          <w:t>11</w:t>
        </w:r>
        <w:r w:rsidR="00FA25D5">
          <w:rPr>
            <w:noProof/>
            <w:webHidden/>
          </w:rPr>
          <w:fldChar w:fldCharType="end"/>
        </w:r>
      </w:hyperlink>
    </w:p>
    <w:p w14:paraId="378B8392" w14:textId="636C3991" w:rsidR="00FA25D5" w:rsidRDefault="008F2528">
      <w:pPr>
        <w:pStyle w:val="TableofFigures"/>
        <w:tabs>
          <w:tab w:val="right" w:leader="dot" w:pos="9016"/>
        </w:tabs>
        <w:rPr>
          <w:rFonts w:asciiTheme="minorHAnsi" w:eastAsiaTheme="minorEastAsia" w:hAnsiTheme="minorHAnsi" w:cstheme="minorBidi"/>
          <w:noProof/>
        </w:rPr>
      </w:pPr>
      <w:hyperlink w:anchor="_Toc20584545" w:history="1">
        <w:r w:rsidR="00FA25D5" w:rsidRPr="005D1DFC">
          <w:rPr>
            <w:rStyle w:val="Hyperlink"/>
            <w:noProof/>
          </w:rPr>
          <w:t>Figure 7: Optimisation Battery Control System</w:t>
        </w:r>
        <w:r w:rsidR="00FA25D5">
          <w:rPr>
            <w:noProof/>
            <w:webHidden/>
          </w:rPr>
          <w:tab/>
        </w:r>
        <w:r w:rsidR="00FA25D5">
          <w:rPr>
            <w:noProof/>
            <w:webHidden/>
          </w:rPr>
          <w:fldChar w:fldCharType="begin"/>
        </w:r>
        <w:r w:rsidR="00FA25D5">
          <w:rPr>
            <w:noProof/>
            <w:webHidden/>
          </w:rPr>
          <w:instrText xml:space="preserve"> PAGEREF _Toc20584545 \h </w:instrText>
        </w:r>
        <w:r w:rsidR="00FA25D5">
          <w:rPr>
            <w:noProof/>
            <w:webHidden/>
          </w:rPr>
        </w:r>
        <w:r w:rsidR="00FA25D5">
          <w:rPr>
            <w:noProof/>
            <w:webHidden/>
          </w:rPr>
          <w:fldChar w:fldCharType="separate"/>
        </w:r>
        <w:r w:rsidR="00FA25D5">
          <w:rPr>
            <w:noProof/>
            <w:webHidden/>
          </w:rPr>
          <w:t>13</w:t>
        </w:r>
        <w:r w:rsidR="00FA25D5">
          <w:rPr>
            <w:noProof/>
            <w:webHidden/>
          </w:rPr>
          <w:fldChar w:fldCharType="end"/>
        </w:r>
      </w:hyperlink>
    </w:p>
    <w:p w14:paraId="7E435984" w14:textId="5FB75C03" w:rsidR="00FA25D5" w:rsidRDefault="008F2528">
      <w:pPr>
        <w:pStyle w:val="TableofFigures"/>
        <w:tabs>
          <w:tab w:val="right" w:leader="dot" w:pos="9016"/>
        </w:tabs>
        <w:rPr>
          <w:rFonts w:asciiTheme="minorHAnsi" w:eastAsiaTheme="minorEastAsia" w:hAnsiTheme="minorHAnsi" w:cstheme="minorBidi"/>
          <w:noProof/>
        </w:rPr>
      </w:pPr>
      <w:hyperlink w:anchor="_Toc20584546" w:history="1">
        <w:r w:rsidR="00FA25D5" w:rsidRPr="005D1DFC">
          <w:rPr>
            <w:rStyle w:val="Hyperlink"/>
            <w:noProof/>
          </w:rPr>
          <w:t>Figure 8: Input Data Systems Overview</w:t>
        </w:r>
        <w:r w:rsidR="00FA25D5">
          <w:rPr>
            <w:noProof/>
            <w:webHidden/>
          </w:rPr>
          <w:tab/>
        </w:r>
        <w:r w:rsidR="00FA25D5">
          <w:rPr>
            <w:noProof/>
            <w:webHidden/>
          </w:rPr>
          <w:fldChar w:fldCharType="begin"/>
        </w:r>
        <w:r w:rsidR="00FA25D5">
          <w:rPr>
            <w:noProof/>
            <w:webHidden/>
          </w:rPr>
          <w:instrText xml:space="preserve"> PAGEREF _Toc20584546 \h </w:instrText>
        </w:r>
        <w:r w:rsidR="00FA25D5">
          <w:rPr>
            <w:noProof/>
            <w:webHidden/>
          </w:rPr>
        </w:r>
        <w:r w:rsidR="00FA25D5">
          <w:rPr>
            <w:noProof/>
            <w:webHidden/>
          </w:rPr>
          <w:fldChar w:fldCharType="separate"/>
        </w:r>
        <w:r w:rsidR="00FA25D5">
          <w:rPr>
            <w:noProof/>
            <w:webHidden/>
          </w:rPr>
          <w:t>14</w:t>
        </w:r>
        <w:r w:rsidR="00FA25D5">
          <w:rPr>
            <w:noProof/>
            <w:webHidden/>
          </w:rPr>
          <w:fldChar w:fldCharType="end"/>
        </w:r>
      </w:hyperlink>
    </w:p>
    <w:p w14:paraId="78CE2937" w14:textId="6D191F31" w:rsidR="00FA25D5" w:rsidRDefault="008F2528">
      <w:pPr>
        <w:pStyle w:val="TableofFigures"/>
        <w:tabs>
          <w:tab w:val="right" w:leader="dot" w:pos="9016"/>
        </w:tabs>
        <w:rPr>
          <w:rFonts w:asciiTheme="minorHAnsi" w:eastAsiaTheme="minorEastAsia" w:hAnsiTheme="minorHAnsi" w:cstheme="minorBidi"/>
          <w:noProof/>
        </w:rPr>
      </w:pPr>
      <w:hyperlink w:anchor="_Toc20584547" w:history="1">
        <w:r w:rsidR="00FA25D5" w:rsidRPr="005D1DFC">
          <w:rPr>
            <w:rStyle w:val="Hyperlink"/>
            <w:noProof/>
          </w:rPr>
          <w:t>Figure 9: Logical Breakdown of Pub-Sub and Req-Rep Models</w:t>
        </w:r>
        <w:r w:rsidR="00FA25D5">
          <w:rPr>
            <w:noProof/>
            <w:webHidden/>
          </w:rPr>
          <w:tab/>
        </w:r>
        <w:r w:rsidR="00FA25D5">
          <w:rPr>
            <w:noProof/>
            <w:webHidden/>
          </w:rPr>
          <w:fldChar w:fldCharType="begin"/>
        </w:r>
        <w:r w:rsidR="00FA25D5">
          <w:rPr>
            <w:noProof/>
            <w:webHidden/>
          </w:rPr>
          <w:instrText xml:space="preserve"> PAGEREF _Toc20584547 \h </w:instrText>
        </w:r>
        <w:r w:rsidR="00FA25D5">
          <w:rPr>
            <w:noProof/>
            <w:webHidden/>
          </w:rPr>
        </w:r>
        <w:r w:rsidR="00FA25D5">
          <w:rPr>
            <w:noProof/>
            <w:webHidden/>
          </w:rPr>
          <w:fldChar w:fldCharType="separate"/>
        </w:r>
        <w:r w:rsidR="00FA25D5">
          <w:rPr>
            <w:noProof/>
            <w:webHidden/>
          </w:rPr>
          <w:t>15</w:t>
        </w:r>
        <w:r w:rsidR="00FA25D5">
          <w:rPr>
            <w:noProof/>
            <w:webHidden/>
          </w:rPr>
          <w:fldChar w:fldCharType="end"/>
        </w:r>
      </w:hyperlink>
    </w:p>
    <w:p w14:paraId="18102462" w14:textId="2FF26BF9" w:rsidR="00FA25D5" w:rsidRDefault="008F2528">
      <w:pPr>
        <w:pStyle w:val="TableofFigures"/>
        <w:tabs>
          <w:tab w:val="right" w:leader="dot" w:pos="9016"/>
        </w:tabs>
        <w:rPr>
          <w:rFonts w:asciiTheme="minorHAnsi" w:eastAsiaTheme="minorEastAsia" w:hAnsiTheme="minorHAnsi" w:cstheme="minorBidi"/>
          <w:noProof/>
        </w:rPr>
      </w:pPr>
      <w:hyperlink w:anchor="_Toc20584548" w:history="1">
        <w:r w:rsidR="00FA25D5" w:rsidRPr="005D1DFC">
          <w:rPr>
            <w:rStyle w:val="Hyperlink"/>
            <w:noProof/>
          </w:rPr>
          <w:t>Figure 10: One-Dimensional Kalman Filter Python Code Example</w:t>
        </w:r>
        <w:r w:rsidR="00FA25D5">
          <w:rPr>
            <w:noProof/>
            <w:webHidden/>
          </w:rPr>
          <w:tab/>
        </w:r>
        <w:r w:rsidR="00FA25D5">
          <w:rPr>
            <w:noProof/>
            <w:webHidden/>
          </w:rPr>
          <w:fldChar w:fldCharType="begin"/>
        </w:r>
        <w:r w:rsidR="00FA25D5">
          <w:rPr>
            <w:noProof/>
            <w:webHidden/>
          </w:rPr>
          <w:instrText xml:space="preserve"> PAGEREF _Toc20584548 \h </w:instrText>
        </w:r>
        <w:r w:rsidR="00FA25D5">
          <w:rPr>
            <w:noProof/>
            <w:webHidden/>
          </w:rPr>
        </w:r>
        <w:r w:rsidR="00FA25D5">
          <w:rPr>
            <w:noProof/>
            <w:webHidden/>
          </w:rPr>
          <w:fldChar w:fldCharType="separate"/>
        </w:r>
        <w:r w:rsidR="00FA25D5">
          <w:rPr>
            <w:noProof/>
            <w:webHidden/>
          </w:rPr>
          <w:t>16</w:t>
        </w:r>
        <w:r w:rsidR="00FA25D5">
          <w:rPr>
            <w:noProof/>
            <w:webHidden/>
          </w:rPr>
          <w:fldChar w:fldCharType="end"/>
        </w:r>
      </w:hyperlink>
    </w:p>
    <w:p w14:paraId="1B997BD5" w14:textId="0BA13F2B" w:rsidR="002D34FB" w:rsidRDefault="002D34FB" w:rsidP="002D34FB">
      <w:pPr>
        <w:rPr>
          <w:lang w:val="en-GB"/>
        </w:rPr>
      </w:pPr>
      <w:r>
        <w:rPr>
          <w:lang w:val="en-GB"/>
        </w:rPr>
        <w:fldChar w:fldCharType="end"/>
      </w:r>
    </w:p>
    <w:p w14:paraId="5C13261D" w14:textId="77777777" w:rsidR="002D34FB" w:rsidRPr="002D34FB" w:rsidRDefault="002D34FB" w:rsidP="002D34FB">
      <w:pPr>
        <w:rPr>
          <w:lang w:val="en-GB"/>
        </w:rPr>
      </w:pPr>
    </w:p>
    <w:p w14:paraId="3C4C88F4" w14:textId="77777777" w:rsidR="00A978D6" w:rsidRDefault="00A978D6" w:rsidP="00A978D6">
      <w:pPr>
        <w:rPr>
          <w:lang w:val="en-GB"/>
        </w:rPr>
      </w:pPr>
      <w:r w:rsidRPr="00A978D6">
        <w:rPr>
          <w:highlight w:val="yellow"/>
          <w:lang w:val="en-GB"/>
        </w:rPr>
        <w:t>Needs Updating</w:t>
      </w:r>
    </w:p>
    <w:p w14:paraId="2A8BE235" w14:textId="77777777" w:rsidR="00A70849" w:rsidRPr="00A70849" w:rsidRDefault="00A70849" w:rsidP="00A70849">
      <w:pPr>
        <w:rPr>
          <w:lang w:val="en-GB"/>
        </w:rPr>
      </w:pPr>
    </w:p>
    <w:p w14:paraId="71FB08B0" w14:textId="2DD6EB23" w:rsidR="00403EAD" w:rsidRDefault="00403EAD" w:rsidP="00A70849">
      <w:pPr>
        <w:pStyle w:val="Heading1"/>
        <w:rPr>
          <w:lang w:val="en-GB"/>
        </w:rPr>
      </w:pPr>
      <w:bookmarkStart w:id="3" w:name="_Toc20582777"/>
      <w:r>
        <w:rPr>
          <w:lang w:val="en-GB"/>
        </w:rPr>
        <w:t>List of Tables</w:t>
      </w:r>
      <w:bookmarkEnd w:id="3"/>
    </w:p>
    <w:p w14:paraId="2D66F031" w14:textId="5EFF7838" w:rsidR="00FA25D5" w:rsidRDefault="00EF7C22">
      <w:pPr>
        <w:pStyle w:val="TableofFigures"/>
        <w:tabs>
          <w:tab w:val="right" w:leader="dot" w:pos="9016"/>
        </w:tabs>
        <w:rPr>
          <w:rFonts w:asciiTheme="minorHAnsi" w:eastAsiaTheme="minorEastAsia" w:hAnsiTheme="minorHAnsi" w:cstheme="minorBidi"/>
          <w:noProof/>
        </w:rPr>
      </w:pPr>
      <w:r>
        <w:rPr>
          <w:lang w:val="en-GB"/>
        </w:rPr>
        <w:fldChar w:fldCharType="begin"/>
      </w:r>
      <w:r>
        <w:rPr>
          <w:lang w:val="en-GB"/>
        </w:rPr>
        <w:instrText xml:space="preserve"> TOC \h \z \c "Table" </w:instrText>
      </w:r>
      <w:r>
        <w:rPr>
          <w:lang w:val="en-GB"/>
        </w:rPr>
        <w:fldChar w:fldCharType="separate"/>
      </w:r>
      <w:hyperlink w:anchor="_Toc20584535" w:history="1">
        <w:r w:rsidR="00FA25D5" w:rsidRPr="000E031F">
          <w:rPr>
            <w:rStyle w:val="Hyperlink"/>
            <w:noProof/>
          </w:rPr>
          <w:t>Table 1: Generalised Comparison of Typical Battery Control Methods</w:t>
        </w:r>
        <w:r w:rsidR="00FA25D5">
          <w:rPr>
            <w:noProof/>
            <w:webHidden/>
          </w:rPr>
          <w:tab/>
        </w:r>
        <w:r w:rsidR="00FA25D5">
          <w:rPr>
            <w:noProof/>
            <w:webHidden/>
          </w:rPr>
          <w:fldChar w:fldCharType="begin"/>
        </w:r>
        <w:r w:rsidR="00FA25D5">
          <w:rPr>
            <w:noProof/>
            <w:webHidden/>
          </w:rPr>
          <w:instrText xml:space="preserve"> PAGEREF _Toc20584535 \h </w:instrText>
        </w:r>
        <w:r w:rsidR="00FA25D5">
          <w:rPr>
            <w:noProof/>
            <w:webHidden/>
          </w:rPr>
        </w:r>
        <w:r w:rsidR="00FA25D5">
          <w:rPr>
            <w:noProof/>
            <w:webHidden/>
          </w:rPr>
          <w:fldChar w:fldCharType="separate"/>
        </w:r>
        <w:r w:rsidR="00FA25D5">
          <w:rPr>
            <w:noProof/>
            <w:webHidden/>
          </w:rPr>
          <w:t>11</w:t>
        </w:r>
        <w:r w:rsidR="00FA25D5">
          <w:rPr>
            <w:noProof/>
            <w:webHidden/>
          </w:rPr>
          <w:fldChar w:fldCharType="end"/>
        </w:r>
      </w:hyperlink>
    </w:p>
    <w:p w14:paraId="61196622" w14:textId="3268EEF3" w:rsidR="00FA25D5" w:rsidRDefault="008F2528">
      <w:pPr>
        <w:pStyle w:val="TableofFigures"/>
        <w:tabs>
          <w:tab w:val="right" w:leader="dot" w:pos="9016"/>
        </w:tabs>
        <w:rPr>
          <w:rFonts w:asciiTheme="minorHAnsi" w:eastAsiaTheme="minorEastAsia" w:hAnsiTheme="minorHAnsi" w:cstheme="minorBidi"/>
          <w:noProof/>
        </w:rPr>
      </w:pPr>
      <w:hyperlink w:anchor="_Toc20584536" w:history="1">
        <w:r w:rsidR="00FA25D5" w:rsidRPr="000E031F">
          <w:rPr>
            <w:rStyle w:val="Hyperlink"/>
            <w:noProof/>
          </w:rPr>
          <w:t>Table 2: Typical Specifications for Popular Energy Storage Solutions</w:t>
        </w:r>
        <w:r w:rsidR="00FA25D5">
          <w:rPr>
            <w:noProof/>
            <w:webHidden/>
          </w:rPr>
          <w:tab/>
        </w:r>
        <w:r w:rsidR="00FA25D5">
          <w:rPr>
            <w:noProof/>
            <w:webHidden/>
          </w:rPr>
          <w:fldChar w:fldCharType="begin"/>
        </w:r>
        <w:r w:rsidR="00FA25D5">
          <w:rPr>
            <w:noProof/>
            <w:webHidden/>
          </w:rPr>
          <w:instrText xml:space="preserve"> PAGEREF _Toc20584536 \h </w:instrText>
        </w:r>
        <w:r w:rsidR="00FA25D5">
          <w:rPr>
            <w:noProof/>
            <w:webHidden/>
          </w:rPr>
        </w:r>
        <w:r w:rsidR="00FA25D5">
          <w:rPr>
            <w:noProof/>
            <w:webHidden/>
          </w:rPr>
          <w:fldChar w:fldCharType="separate"/>
        </w:r>
        <w:r w:rsidR="00FA25D5">
          <w:rPr>
            <w:noProof/>
            <w:webHidden/>
          </w:rPr>
          <w:t>16</w:t>
        </w:r>
        <w:r w:rsidR="00FA25D5">
          <w:rPr>
            <w:noProof/>
            <w:webHidden/>
          </w:rPr>
          <w:fldChar w:fldCharType="end"/>
        </w:r>
      </w:hyperlink>
    </w:p>
    <w:p w14:paraId="29075949" w14:textId="5F4D23E5" w:rsidR="00B24F23" w:rsidRDefault="00EF7C22" w:rsidP="00B24F23">
      <w:pPr>
        <w:rPr>
          <w:lang w:val="en-GB"/>
        </w:rPr>
      </w:pPr>
      <w:r>
        <w:rPr>
          <w:lang w:val="en-GB"/>
        </w:rPr>
        <w:fldChar w:fldCharType="end"/>
      </w:r>
    </w:p>
    <w:p w14:paraId="01C8258B" w14:textId="77777777" w:rsidR="00B24F23" w:rsidRPr="00B24F23" w:rsidRDefault="00B24F23" w:rsidP="00B24F23">
      <w:pPr>
        <w:rPr>
          <w:lang w:val="en-GB"/>
        </w:rPr>
      </w:pPr>
    </w:p>
    <w:p w14:paraId="5F2ED75A" w14:textId="77777777" w:rsidR="00A978D6" w:rsidRDefault="00A978D6" w:rsidP="00A978D6">
      <w:pPr>
        <w:rPr>
          <w:lang w:val="en-GB"/>
        </w:rPr>
      </w:pPr>
      <w:r w:rsidRPr="00A978D6">
        <w:rPr>
          <w:highlight w:val="yellow"/>
          <w:lang w:val="en-GB"/>
        </w:rPr>
        <w:t>Needs Updating</w:t>
      </w:r>
    </w:p>
    <w:p w14:paraId="3EFC1B7D" w14:textId="68B74D8B" w:rsidR="00A70849" w:rsidRDefault="00A70849" w:rsidP="00A70849">
      <w:pPr>
        <w:rPr>
          <w:lang w:val="en-GB"/>
        </w:rPr>
      </w:pPr>
    </w:p>
    <w:p w14:paraId="5B26C41B" w14:textId="77777777" w:rsidR="00A70849" w:rsidRPr="00A70849" w:rsidRDefault="00A70849" w:rsidP="00A70849">
      <w:pPr>
        <w:rPr>
          <w:lang w:val="en-GB"/>
        </w:rPr>
      </w:pPr>
    </w:p>
    <w:p w14:paraId="492F86C8" w14:textId="77777777" w:rsidR="00A70849" w:rsidRDefault="00A70849">
      <w:pPr>
        <w:jc w:val="center"/>
        <w:rPr>
          <w:rFonts w:asciiTheme="majorHAnsi" w:eastAsiaTheme="majorEastAsia" w:hAnsiTheme="majorHAnsi" w:cstheme="majorBidi"/>
          <w:color w:val="2F5496" w:themeColor="accent1" w:themeShade="BF"/>
          <w:sz w:val="32"/>
          <w:szCs w:val="32"/>
          <w:lang w:val="en-GB"/>
        </w:rPr>
      </w:pPr>
      <w:r>
        <w:rPr>
          <w:lang w:val="en-GB"/>
        </w:rPr>
        <w:br w:type="page"/>
      </w:r>
    </w:p>
    <w:p w14:paraId="0E0059CF" w14:textId="50E3AB4D" w:rsidR="00403EAD" w:rsidRDefault="00403EAD" w:rsidP="00A70849">
      <w:pPr>
        <w:pStyle w:val="Heading1"/>
        <w:rPr>
          <w:lang w:val="en-GB"/>
        </w:rPr>
      </w:pPr>
      <w:bookmarkStart w:id="4" w:name="_Toc20582778"/>
      <w:r>
        <w:rPr>
          <w:lang w:val="en-GB"/>
        </w:rPr>
        <w:lastRenderedPageBreak/>
        <w:t>Nomenclature</w:t>
      </w:r>
      <w:bookmarkEnd w:id="4"/>
    </w:p>
    <w:p w14:paraId="61814369" w14:textId="47B34406" w:rsidR="00A70849" w:rsidRDefault="00F958CF" w:rsidP="00A70849">
      <w:pPr>
        <w:rPr>
          <w:lang w:val="en-GB"/>
        </w:rPr>
      </w:pPr>
      <w:r>
        <w:rPr>
          <w:lang w:val="en-GB"/>
        </w:rPr>
        <w:t xml:space="preserve">BSGIP: Australian National University </w:t>
      </w:r>
      <w:r w:rsidR="00A978D6">
        <w:rPr>
          <w:lang w:val="en-GB"/>
        </w:rPr>
        <w:t>Battery Storage and Grid Integration Program</w:t>
      </w:r>
    </w:p>
    <w:p w14:paraId="43456615" w14:textId="77777777" w:rsidR="00A978D6" w:rsidRDefault="00A978D6" w:rsidP="00A70849">
      <w:pPr>
        <w:rPr>
          <w:lang w:val="en-GB"/>
        </w:rPr>
      </w:pPr>
    </w:p>
    <w:p w14:paraId="0F9B172B" w14:textId="586A0D8B" w:rsidR="00A978D6" w:rsidRDefault="00A978D6" w:rsidP="00A70849">
      <w:pPr>
        <w:rPr>
          <w:lang w:val="en-GB"/>
        </w:rPr>
      </w:pPr>
      <w:r>
        <w:rPr>
          <w:lang w:val="en-GB"/>
        </w:rPr>
        <w:t>SOC: State of Charge</w:t>
      </w:r>
    </w:p>
    <w:p w14:paraId="77966622" w14:textId="77777777" w:rsidR="00A978D6" w:rsidRDefault="00A978D6" w:rsidP="00A70849">
      <w:pPr>
        <w:rPr>
          <w:lang w:val="en-GB"/>
        </w:rPr>
      </w:pPr>
    </w:p>
    <w:p w14:paraId="6E89C829" w14:textId="65F797CC" w:rsidR="00A978D6" w:rsidRDefault="00A978D6" w:rsidP="00A70849">
      <w:pPr>
        <w:rPr>
          <w:lang w:val="en-GB"/>
        </w:rPr>
      </w:pPr>
      <w:r>
        <w:rPr>
          <w:lang w:val="en-GB"/>
        </w:rPr>
        <w:t>DOD: Depth of Discharge</w:t>
      </w:r>
    </w:p>
    <w:p w14:paraId="66875EA0" w14:textId="72460114" w:rsidR="00710929" w:rsidRDefault="00710929" w:rsidP="00A70849">
      <w:pPr>
        <w:rPr>
          <w:lang w:val="en-GB"/>
        </w:rPr>
      </w:pPr>
    </w:p>
    <w:p w14:paraId="02A45E1F" w14:textId="5E8588C9" w:rsidR="00710929" w:rsidRDefault="00710929" w:rsidP="00A70849">
      <w:pPr>
        <w:rPr>
          <w:lang w:val="en-GB"/>
        </w:rPr>
      </w:pPr>
      <w:r>
        <w:rPr>
          <w:lang w:val="en-GB"/>
        </w:rPr>
        <w:t>PV: Photo-Voltaic</w:t>
      </w:r>
    </w:p>
    <w:p w14:paraId="43DD6A26" w14:textId="203E198F" w:rsidR="00845D62" w:rsidRDefault="00845D62" w:rsidP="00A70849">
      <w:pPr>
        <w:rPr>
          <w:lang w:val="en-GB"/>
        </w:rPr>
      </w:pPr>
    </w:p>
    <w:p w14:paraId="0967500E" w14:textId="6A950DF6" w:rsidR="00845D62" w:rsidRDefault="00845D62" w:rsidP="00A70849">
      <w:pPr>
        <w:rPr>
          <w:lang w:val="en-GB"/>
        </w:rPr>
      </w:pPr>
      <w:r>
        <w:rPr>
          <w:lang w:val="en-GB"/>
        </w:rPr>
        <w:t>ROI: Return on Investment</w:t>
      </w:r>
    </w:p>
    <w:p w14:paraId="27F98F4C" w14:textId="2BFB2CC7" w:rsidR="00A978D6" w:rsidRDefault="00A978D6" w:rsidP="00A70849">
      <w:pPr>
        <w:rPr>
          <w:lang w:val="en-GB"/>
        </w:rPr>
      </w:pPr>
    </w:p>
    <w:p w14:paraId="5DF1A3C9" w14:textId="26AE2710" w:rsidR="00A978D6" w:rsidRDefault="00A978D6" w:rsidP="00A70849">
      <w:pPr>
        <w:rPr>
          <w:lang w:val="en-GB"/>
        </w:rPr>
      </w:pPr>
      <w:r w:rsidRPr="00A978D6">
        <w:rPr>
          <w:highlight w:val="yellow"/>
          <w:lang w:val="en-GB"/>
        </w:rPr>
        <w:t>Needs Updating</w:t>
      </w:r>
    </w:p>
    <w:p w14:paraId="619FBA19" w14:textId="77777777" w:rsidR="00A978D6" w:rsidRPr="00A70849" w:rsidRDefault="00A978D6" w:rsidP="00A70849">
      <w:pPr>
        <w:rPr>
          <w:lang w:val="en-GB"/>
        </w:rPr>
      </w:pPr>
    </w:p>
    <w:p w14:paraId="241514FF" w14:textId="57D346C3" w:rsidR="00403EAD" w:rsidRDefault="00403EAD">
      <w:pPr>
        <w:jc w:val="center"/>
        <w:rPr>
          <w:lang w:val="en-GB"/>
        </w:rPr>
      </w:pPr>
      <w:r>
        <w:rPr>
          <w:lang w:val="en-GB"/>
        </w:rPr>
        <w:br w:type="page"/>
      </w:r>
    </w:p>
    <w:p w14:paraId="5F4E95A8" w14:textId="1F0C6112" w:rsidR="00403EAD" w:rsidRDefault="00403EAD" w:rsidP="00A70849">
      <w:pPr>
        <w:pStyle w:val="Heading1"/>
        <w:numPr>
          <w:ilvl w:val="0"/>
          <w:numId w:val="2"/>
        </w:numPr>
        <w:rPr>
          <w:lang w:val="en-GB"/>
        </w:rPr>
      </w:pPr>
      <w:bookmarkStart w:id="5" w:name="_Toc20582779"/>
      <w:r>
        <w:rPr>
          <w:lang w:val="en-GB"/>
        </w:rPr>
        <w:lastRenderedPageBreak/>
        <w:t>Introduction</w:t>
      </w:r>
      <w:bookmarkEnd w:id="5"/>
    </w:p>
    <w:p w14:paraId="1714F9A4" w14:textId="4EF3CD45" w:rsidR="00A978D6" w:rsidRDefault="00A978D6" w:rsidP="00A70849">
      <w:pPr>
        <w:rPr>
          <w:lang w:val="en-GB"/>
        </w:rPr>
      </w:pPr>
    </w:p>
    <w:p w14:paraId="64787F59" w14:textId="77777777" w:rsidR="00A978D6" w:rsidRDefault="00A978D6" w:rsidP="00A70849">
      <w:pPr>
        <w:rPr>
          <w:lang w:val="en-GB"/>
        </w:rPr>
      </w:pPr>
    </w:p>
    <w:p w14:paraId="2C89E410" w14:textId="21C64C91" w:rsidR="00CD2264" w:rsidRPr="00D223FB" w:rsidRDefault="002B524B" w:rsidP="002B524B">
      <w:pPr>
        <w:pStyle w:val="Heading2"/>
        <w:numPr>
          <w:ilvl w:val="1"/>
          <w:numId w:val="2"/>
        </w:numPr>
        <w:rPr>
          <w:lang w:val="en-GB"/>
        </w:rPr>
      </w:pPr>
      <w:bookmarkStart w:id="6" w:name="_Toc20582780"/>
      <w:r>
        <w:rPr>
          <w:lang w:val="en-GB"/>
        </w:rPr>
        <w:t>Thesis Statement</w:t>
      </w:r>
      <w:bookmarkEnd w:id="6"/>
    </w:p>
    <w:p w14:paraId="6F76EFAF" w14:textId="29CE6923" w:rsidR="00CD2264" w:rsidRDefault="00CD2264" w:rsidP="002B524B">
      <w:pPr>
        <w:rPr>
          <w:lang w:val="en-GB"/>
        </w:rPr>
      </w:pPr>
      <w:r>
        <w:rPr>
          <w:lang w:val="en-GB"/>
        </w:rPr>
        <w:t>Current residential energy storage solutions for solar use fail to be financially viable for a vast majority of their Australian customers, where many of the battery options on offer use only simple control methods focusing on PV self-consumption</w:t>
      </w:r>
      <w:r w:rsidR="00AB4857">
        <w:rPr>
          <w:lang w:val="en-GB"/>
        </w:rPr>
        <w:t xml:space="preserve">, </w:t>
      </w:r>
      <w:r>
        <w:rPr>
          <w:lang w:val="en-GB"/>
        </w:rPr>
        <w:t>load-shifting</w:t>
      </w:r>
      <w:r w:rsidR="00AB4857">
        <w:rPr>
          <w:lang w:val="en-GB"/>
        </w:rPr>
        <w:t xml:space="preserve"> or small amounts of peak minimisation</w:t>
      </w:r>
      <w:r>
        <w:rPr>
          <w:lang w:val="en-GB"/>
        </w:rPr>
        <w:t xml:space="preserve">. A higher level of control involving input predictions and output optimisations will provide significant benefits over these systems in </w:t>
      </w:r>
      <w:r w:rsidR="00AB4857">
        <w:rPr>
          <w:lang w:val="en-GB"/>
        </w:rPr>
        <w:t xml:space="preserve">many </w:t>
      </w:r>
      <w:r>
        <w:rPr>
          <w:lang w:val="en-GB"/>
        </w:rPr>
        <w:t xml:space="preserve">cases. </w:t>
      </w:r>
      <w:r w:rsidR="00D223FB">
        <w:rPr>
          <w:lang w:val="en-GB"/>
        </w:rPr>
        <w:t xml:space="preserve">Specifically, a python-based system which simulates hardware protocols can be used to test these different battery control methodologies, provide a valuable insight for customers, and could help improve these systems in the future when energy storage becomes a much more viable addition to the </w:t>
      </w:r>
      <w:r w:rsidR="00AB4857">
        <w:rPr>
          <w:lang w:val="en-GB"/>
        </w:rPr>
        <w:t xml:space="preserve">Australian </w:t>
      </w:r>
      <w:r w:rsidR="00D223FB">
        <w:rPr>
          <w:lang w:val="en-GB"/>
        </w:rPr>
        <w:t>solar powered home.</w:t>
      </w:r>
    </w:p>
    <w:p w14:paraId="49B2D0AC" w14:textId="77777777" w:rsidR="002B524B" w:rsidRDefault="002B524B" w:rsidP="002B524B">
      <w:pPr>
        <w:rPr>
          <w:lang w:val="en-GB"/>
        </w:rPr>
      </w:pPr>
    </w:p>
    <w:p w14:paraId="73050773" w14:textId="679B6EB2" w:rsidR="007038E7" w:rsidRDefault="007038E7" w:rsidP="007038E7">
      <w:pPr>
        <w:pStyle w:val="Heading2"/>
        <w:numPr>
          <w:ilvl w:val="1"/>
          <w:numId w:val="2"/>
        </w:numPr>
        <w:rPr>
          <w:lang w:val="en-GB"/>
        </w:rPr>
      </w:pPr>
      <w:bookmarkStart w:id="7" w:name="_Toc20582781"/>
      <w:r>
        <w:rPr>
          <w:lang w:val="en-GB"/>
        </w:rPr>
        <w:t xml:space="preserve">Residential Battery </w:t>
      </w:r>
      <w:r w:rsidR="003C2834">
        <w:rPr>
          <w:lang w:val="en-GB"/>
        </w:rPr>
        <w:t xml:space="preserve">Control </w:t>
      </w:r>
      <w:r>
        <w:rPr>
          <w:lang w:val="en-GB"/>
        </w:rPr>
        <w:t>System Dynamics</w:t>
      </w:r>
      <w:bookmarkEnd w:id="7"/>
    </w:p>
    <w:p w14:paraId="0C7DB067" w14:textId="75497BE8" w:rsidR="005F2FEF" w:rsidRDefault="00AB4857" w:rsidP="005F2FEF">
      <w:pPr>
        <w:rPr>
          <w:lang w:val="en-GB"/>
        </w:rPr>
      </w:pPr>
      <w:r>
        <w:rPr>
          <w:lang w:val="en-GB"/>
        </w:rPr>
        <w:t>It is useful for the purposes of PV systems to think of energy storage not as its name suggests but as a form of control input. The addition of a battery to a PV system does not mean any additional energy is produced or consumed, but rather energy can now be controlled in a different way</w:t>
      </w:r>
      <w:r w:rsidR="005F2FEF">
        <w:rPr>
          <w:lang w:val="en-GB"/>
        </w:rPr>
        <w:t xml:space="preserve">. This </w:t>
      </w:r>
      <w:r w:rsidR="00590272">
        <w:rPr>
          <w:lang w:val="en-GB"/>
        </w:rPr>
        <w:t xml:space="preserve">inherently means that the battery is </w:t>
      </w:r>
      <w:r>
        <w:rPr>
          <w:lang w:val="en-GB"/>
        </w:rPr>
        <w:t>not an isolated system</w:t>
      </w:r>
      <w:r w:rsidR="00590272">
        <w:rPr>
          <w:lang w:val="en-GB"/>
        </w:rPr>
        <w:t xml:space="preserve"> and relies on at least one input to produce at least one output that </w:t>
      </w:r>
      <w:r>
        <w:rPr>
          <w:lang w:val="en-GB"/>
        </w:rPr>
        <w:t>will affect</w:t>
      </w:r>
      <w:r w:rsidR="00590272">
        <w:rPr>
          <w:lang w:val="en-GB"/>
        </w:rPr>
        <w:t xml:space="preserve"> the state of the system. </w:t>
      </w:r>
      <w:r w:rsidR="002D34FB">
        <w:rPr>
          <w:lang w:val="en-GB"/>
        </w:rPr>
        <w:t xml:space="preserve">This </w:t>
      </w:r>
      <w:r>
        <w:rPr>
          <w:lang w:val="en-GB"/>
        </w:rPr>
        <w:t>residential PV network</w:t>
      </w:r>
      <w:r w:rsidR="00C1762B">
        <w:rPr>
          <w:lang w:val="en-GB"/>
        </w:rPr>
        <w:t xml:space="preserve"> </w:t>
      </w:r>
      <w:r w:rsidR="002D34FB">
        <w:rPr>
          <w:lang w:val="en-GB"/>
        </w:rPr>
        <w:t>can, at its highest level, be represented by four distinct sub-systems:</w:t>
      </w:r>
    </w:p>
    <w:p w14:paraId="238FC57B" w14:textId="5D97B5B5" w:rsidR="002D34FB" w:rsidRDefault="002D34FB" w:rsidP="005F2FEF">
      <w:pPr>
        <w:rPr>
          <w:lang w:val="en-GB"/>
        </w:rPr>
      </w:pPr>
    </w:p>
    <w:p w14:paraId="5A2F4E34" w14:textId="464D0D49" w:rsidR="002D34FB" w:rsidRDefault="00F43357" w:rsidP="002D34FB">
      <w:pPr>
        <w:keepNext/>
        <w:jc w:val="center"/>
      </w:pPr>
      <w:r>
        <w:rPr>
          <w:noProof/>
          <w:lang w:val="en-GB"/>
        </w:rPr>
        <w:drawing>
          <wp:inline distT="0" distB="0" distL="0" distR="0" wp14:anchorId="3F734AAA" wp14:editId="34FE5713">
            <wp:extent cx="2956956" cy="3085450"/>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63698" cy="3092485"/>
                    </a:xfrm>
                    <a:prstGeom prst="rect">
                      <a:avLst/>
                    </a:prstGeom>
                    <a:noFill/>
                    <a:ln>
                      <a:noFill/>
                    </a:ln>
                  </pic:spPr>
                </pic:pic>
              </a:graphicData>
            </a:graphic>
          </wp:inline>
        </w:drawing>
      </w:r>
    </w:p>
    <w:p w14:paraId="4F0CDD98" w14:textId="5FF2F9CA" w:rsidR="005F2FEF" w:rsidRDefault="002D34FB" w:rsidP="002D34FB">
      <w:pPr>
        <w:pStyle w:val="Caption"/>
        <w:jc w:val="center"/>
      </w:pPr>
      <w:bookmarkStart w:id="8" w:name="_Toc20584539"/>
      <w:r>
        <w:t xml:space="preserve">Figure </w:t>
      </w:r>
      <w:fldSimple w:instr=" SEQ Figure \* ARABIC ">
        <w:r w:rsidR="001F61ED">
          <w:rPr>
            <w:noProof/>
          </w:rPr>
          <w:t>1</w:t>
        </w:r>
      </w:fldSimple>
      <w:r>
        <w:t>: High-Level Sub-System</w:t>
      </w:r>
      <w:r w:rsidR="00421BD9">
        <w:t>s</w:t>
      </w:r>
      <w:bookmarkEnd w:id="8"/>
    </w:p>
    <w:p w14:paraId="013B1667" w14:textId="76B449C7" w:rsidR="002D34FB" w:rsidRDefault="00C1762B" w:rsidP="002D34FB">
      <w:r>
        <w:t>Figure 1 shows each of the four sub-systems involved</w:t>
      </w:r>
      <w:r w:rsidR="00421BD9">
        <w:t>: solar (top), the grid (left), the house/load (right), and the battery (bottom). Broken down at this level, each of these sub-systems are related in the following way:</w:t>
      </w:r>
    </w:p>
    <w:p w14:paraId="7D7F5C96" w14:textId="1A0FEC18" w:rsidR="00421BD9" w:rsidRDefault="00421BD9" w:rsidP="002D34FB"/>
    <w:p w14:paraId="6FE10319" w14:textId="31438B52" w:rsidR="00421BD9" w:rsidRPr="00421BD9" w:rsidRDefault="00421BD9" w:rsidP="002D34FB">
      <m:oMathPara>
        <m:oMath>
          <m:r>
            <w:rPr>
              <w:rFonts w:ascii="Cambria Math" w:hAnsi="Cambria Math"/>
            </w:rPr>
            <m:t>Grid=Battery+House+Solar</m:t>
          </m:r>
        </m:oMath>
      </m:oMathPara>
    </w:p>
    <w:p w14:paraId="10BB7C56" w14:textId="039DAF03" w:rsidR="00421BD9" w:rsidRDefault="00421BD9" w:rsidP="002D34FB"/>
    <w:p w14:paraId="534FA94E" w14:textId="1786D279" w:rsidR="00421BD9" w:rsidRDefault="00421BD9" w:rsidP="002D34FB">
      <w:r>
        <w:t xml:space="preserve">This equation of course assumes values for these systems are in terms of power and there is no energy lost due to any external or internal factors. </w:t>
      </w:r>
      <w:r w:rsidR="008D0E20">
        <w:t xml:space="preserve">The relationship between these sub-systems also implies that only three out the four values needs to be known to effectively control the system, as the other </w:t>
      </w:r>
      <w:r w:rsidR="008D0E20">
        <w:lastRenderedPageBreak/>
        <w:t xml:space="preserve">can be inferred. Generally, this unknown is either the house/load or the grid as the solar and battery values are often more accessible due to them both being </w:t>
      </w:r>
      <w:r w:rsidR="00B773C2">
        <w:t xml:space="preserve">controlled </w:t>
      </w:r>
      <w:r w:rsidR="008D0E20">
        <w:t xml:space="preserve">systems put in place by the user. </w:t>
      </w:r>
      <w:r w:rsidR="002D69AE">
        <w:t>What this means is that by simply measuring the solar intake and house energy consumption</w:t>
      </w:r>
      <w:r w:rsidR="00E9180D">
        <w:t xml:space="preserve"> (or the grid power)</w:t>
      </w:r>
      <w:r w:rsidR="002D69AE">
        <w:t>, enough data is available for a simple control system to effectively</w:t>
      </w:r>
      <w:r w:rsidR="00E9180D">
        <w:t xml:space="preserve"> use the battery </w:t>
      </w:r>
      <w:r w:rsidR="00697740">
        <w:t xml:space="preserve">to negate much </w:t>
      </w:r>
      <w:r w:rsidR="00CC192A">
        <w:t xml:space="preserve">of </w:t>
      </w:r>
      <w:r w:rsidR="00697740">
        <w:t xml:space="preserve">the need for </w:t>
      </w:r>
      <w:r w:rsidR="00CC192A">
        <w:t xml:space="preserve">import </w:t>
      </w:r>
      <w:r w:rsidR="00697740">
        <w:t xml:space="preserve">grid power within the battery’s capacity and efficiency limits. </w:t>
      </w:r>
      <w:r w:rsidR="00B773C2">
        <w:t xml:space="preserve">The </w:t>
      </w:r>
      <w:proofErr w:type="gramStart"/>
      <w:r w:rsidR="00B773C2">
        <w:t>most clear</w:t>
      </w:r>
      <w:proofErr w:type="gramEnd"/>
      <w:r w:rsidR="00B773C2">
        <w:t xml:space="preserve"> first approach in this control is effectively make the grid (‘zero the gird’), i</w:t>
      </w:r>
      <w:r w:rsidR="00697740">
        <w:t>n other words, battery power is applied at appropriate times with respect to the following equation;</w:t>
      </w:r>
    </w:p>
    <w:p w14:paraId="06A9A7F6" w14:textId="359D2DFB" w:rsidR="00697740" w:rsidRDefault="00697740" w:rsidP="002D34FB"/>
    <w:p w14:paraId="69F9D710" w14:textId="0B358498" w:rsidR="00697740" w:rsidRPr="00697740" w:rsidRDefault="00697740" w:rsidP="002D34FB">
      <m:oMathPara>
        <m:oMath>
          <m:r>
            <w:rPr>
              <w:rFonts w:ascii="Cambria Math" w:hAnsi="Cambria Math"/>
            </w:rPr>
            <m:t>Battery+House+Solar=0</m:t>
          </m:r>
        </m:oMath>
      </m:oMathPara>
    </w:p>
    <w:p w14:paraId="1F2C84F3" w14:textId="09F52DEE" w:rsidR="00697740" w:rsidRDefault="00697740" w:rsidP="002D34FB"/>
    <w:p w14:paraId="1DEFBA29" w14:textId="7B5C93BA" w:rsidR="00697740" w:rsidRDefault="00697740" w:rsidP="002D34FB">
      <w:r>
        <w:t>This is called PV self – consumption, and can be represented functionally by the following diagram:</w:t>
      </w:r>
    </w:p>
    <w:p w14:paraId="299C2F8C" w14:textId="67D8D3C4" w:rsidR="00697740" w:rsidRDefault="00697740" w:rsidP="002D34FB"/>
    <w:p w14:paraId="62DC4155" w14:textId="4D65C095" w:rsidR="00697740" w:rsidRDefault="00571788" w:rsidP="00697740">
      <w:pPr>
        <w:keepNext/>
        <w:jc w:val="center"/>
      </w:pPr>
      <w:r>
        <w:rPr>
          <w:noProof/>
        </w:rPr>
        <w:drawing>
          <wp:inline distT="0" distB="0" distL="0" distR="0" wp14:anchorId="7B638565" wp14:editId="0BF4E79A">
            <wp:extent cx="4086225" cy="20574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86225" cy="2057400"/>
                    </a:xfrm>
                    <a:prstGeom prst="rect">
                      <a:avLst/>
                    </a:prstGeom>
                    <a:noFill/>
                    <a:ln>
                      <a:noFill/>
                    </a:ln>
                  </pic:spPr>
                </pic:pic>
              </a:graphicData>
            </a:graphic>
          </wp:inline>
        </w:drawing>
      </w:r>
    </w:p>
    <w:p w14:paraId="203124C8" w14:textId="4AFF42A1" w:rsidR="00E122EA" w:rsidRDefault="00697740" w:rsidP="00697740">
      <w:pPr>
        <w:pStyle w:val="Caption"/>
        <w:jc w:val="center"/>
      </w:pPr>
      <w:bookmarkStart w:id="9" w:name="_Toc20584540"/>
      <w:r>
        <w:t xml:space="preserve">Figure </w:t>
      </w:r>
      <w:fldSimple w:instr=" SEQ Figure \* ARABIC ">
        <w:r w:rsidR="001F61ED">
          <w:rPr>
            <w:noProof/>
          </w:rPr>
          <w:t>2</w:t>
        </w:r>
      </w:fldSimple>
      <w:r>
        <w:t xml:space="preserve">: </w:t>
      </w:r>
      <w:r w:rsidR="00E122EA">
        <w:t xml:space="preserve">PV Self-Consumption </w:t>
      </w:r>
      <w:r w:rsidR="00D3427F">
        <w:t xml:space="preserve">Closed Loop </w:t>
      </w:r>
      <w:r w:rsidR="00E122EA">
        <w:t>Control System</w:t>
      </w:r>
      <w:bookmarkEnd w:id="9"/>
    </w:p>
    <w:p w14:paraId="0440F21B" w14:textId="508E042C" w:rsidR="00697740" w:rsidRDefault="005F48DF" w:rsidP="00E122EA">
      <w:r>
        <w:t>One of the major benefits of a system like this is</w:t>
      </w:r>
      <w:r w:rsidR="00D64F82">
        <w:t xml:space="preserve"> its time independence. The output (being the batteries next power value) is only dependent on the current values of the solar, house, battery power and battery state of charge. What this means is that this system can be implemented as a simple logic circuit</w:t>
      </w:r>
      <w:r w:rsidR="00B773C2">
        <w:t xml:space="preserve"> and can react as quickly to changes in solar and load data as the designed control system will allow</w:t>
      </w:r>
      <w:r w:rsidR="00D64F82">
        <w:t>. The results of system like this often result in the battery being charged to full in the early morning sun and discharged to empty as the sun goes down and into the early night. A typical example of this might be as the following figure describes:</w:t>
      </w:r>
    </w:p>
    <w:p w14:paraId="2892B86F" w14:textId="1FBA30CD" w:rsidR="00D64F82" w:rsidRDefault="00D64F82" w:rsidP="00E122EA"/>
    <w:p w14:paraId="5C9619DC" w14:textId="77777777" w:rsidR="00AE6751" w:rsidRDefault="00D64F82" w:rsidP="00B773C2">
      <w:pPr>
        <w:keepNext/>
        <w:jc w:val="center"/>
      </w:pPr>
      <w:r>
        <w:rPr>
          <w:noProof/>
        </w:rPr>
        <w:drawing>
          <wp:inline distT="0" distB="0" distL="0" distR="0" wp14:anchorId="1DEFE451" wp14:editId="645C435D">
            <wp:extent cx="4638675" cy="28075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702845" cy="2846404"/>
                    </a:xfrm>
                    <a:prstGeom prst="rect">
                      <a:avLst/>
                    </a:prstGeom>
                  </pic:spPr>
                </pic:pic>
              </a:graphicData>
            </a:graphic>
          </wp:inline>
        </w:drawing>
      </w:r>
    </w:p>
    <w:p w14:paraId="44EEDDF9" w14:textId="3FACA964" w:rsidR="00D64F82" w:rsidRDefault="00AE6751" w:rsidP="00AE6751">
      <w:pPr>
        <w:pStyle w:val="Caption"/>
        <w:jc w:val="center"/>
      </w:pPr>
      <w:bookmarkStart w:id="10" w:name="_Toc20584541"/>
      <w:r>
        <w:t xml:space="preserve">Figure </w:t>
      </w:r>
      <w:fldSimple w:instr=" SEQ Figure \* ARABIC ">
        <w:r w:rsidR="001F61ED">
          <w:rPr>
            <w:noProof/>
          </w:rPr>
          <w:t>3</w:t>
        </w:r>
      </w:fldSimple>
      <w:r>
        <w:t>: Typical PV-Self Consumption Battery 24 Hour Response</w:t>
      </w:r>
      <w:bookmarkEnd w:id="10"/>
    </w:p>
    <w:p w14:paraId="71DB9D62" w14:textId="4291359B" w:rsidR="00571788" w:rsidRDefault="00AE6751" w:rsidP="00AE6751">
      <w:pPr>
        <w:rPr>
          <w:noProof/>
        </w:rPr>
      </w:pPr>
      <w:r>
        <w:lastRenderedPageBreak/>
        <w:t xml:space="preserve">For reference the battery capacity in the example shown </w:t>
      </w:r>
      <w:r w:rsidR="004428B6">
        <w:t xml:space="preserve">in </w:t>
      </w:r>
      <w:r>
        <w:t>Figure 3 is approximately 6.2 kWh.</w:t>
      </w:r>
      <w:r w:rsidR="004428B6">
        <w:t xml:space="preserve"> </w:t>
      </w:r>
      <w:r w:rsidR="00F36E0A">
        <w:t xml:space="preserve">However, this response is not always what is desired. </w:t>
      </w:r>
      <w:r w:rsidR="00954590">
        <w:t>In some cases, reducing peak energy import, or import and export during a period or throughout the whole day can save more money and/or be more energy efficient.</w:t>
      </w:r>
      <w:r w:rsidR="009D394F">
        <w:rPr>
          <w:noProof/>
        </w:rPr>
        <w:t xml:space="preserve"> </w:t>
      </w:r>
      <w:r w:rsidR="00571788">
        <w:rPr>
          <w:noProof/>
        </w:rPr>
        <w:t>This type of control is described in most cases by the following equation:</w:t>
      </w:r>
    </w:p>
    <w:p w14:paraId="3B57CAE9" w14:textId="32102A75" w:rsidR="00571788" w:rsidRDefault="00571788" w:rsidP="00AE6751">
      <w:pPr>
        <w:rPr>
          <w:noProof/>
        </w:rPr>
      </w:pPr>
    </w:p>
    <w:p w14:paraId="31398DDE" w14:textId="3A2B006B" w:rsidR="00571788" w:rsidRPr="00571788" w:rsidRDefault="008F2528" w:rsidP="00AE6751">
      <w:pPr>
        <w:rPr>
          <w:noProof/>
        </w:rPr>
      </w:pPr>
      <m:oMathPara>
        <m:oMath>
          <m:func>
            <m:funcPr>
              <m:ctrlPr>
                <w:rPr>
                  <w:rFonts w:ascii="Cambria Math" w:hAnsi="Cambria Math"/>
                  <w:i/>
                  <w:noProof/>
                </w:rPr>
              </m:ctrlPr>
            </m:funcPr>
            <m:fName>
              <m:r>
                <m:rPr>
                  <m:sty m:val="p"/>
                </m:rPr>
                <w:rPr>
                  <w:rFonts w:ascii="Cambria Math" w:hAnsi="Cambria Math"/>
                  <w:noProof/>
                </w:rPr>
                <m:t>min</m:t>
              </m:r>
            </m:fName>
            <m:e>
              <m:d>
                <m:dPr>
                  <m:ctrlPr>
                    <w:rPr>
                      <w:rFonts w:ascii="Cambria Math" w:hAnsi="Cambria Math"/>
                      <w:i/>
                      <w:noProof/>
                    </w:rPr>
                  </m:ctrlPr>
                </m:dPr>
                <m:e>
                  <m:r>
                    <w:rPr>
                      <w:rFonts w:ascii="Cambria Math" w:hAnsi="Cambria Math"/>
                      <w:noProof/>
                    </w:rPr>
                    <m:t>grid</m:t>
                  </m:r>
                </m:e>
              </m:d>
              <m:r>
                <w:rPr>
                  <w:rFonts w:ascii="Cambria Math" w:hAnsi="Cambria Math"/>
                  <w:noProof/>
                </w:rPr>
                <m:t xml:space="preserve">[24 </m:t>
              </m:r>
              <m:r>
                <w:rPr>
                  <w:rFonts w:ascii="Cambria Math" w:hAnsi="Cambria Math"/>
                  <w:noProof/>
                </w:rPr>
                <m:t xml:space="preserve">hours]= </m:t>
              </m:r>
            </m:e>
          </m:func>
          <m:func>
            <m:funcPr>
              <m:ctrlPr>
                <w:rPr>
                  <w:rFonts w:ascii="Cambria Math" w:hAnsi="Cambria Math"/>
                  <w:i/>
                  <w:noProof/>
                </w:rPr>
              </m:ctrlPr>
            </m:funcPr>
            <m:fName>
              <m:r>
                <m:rPr>
                  <m:sty m:val="p"/>
                </m:rPr>
                <w:rPr>
                  <w:rFonts w:ascii="Cambria Math" w:hAnsi="Cambria Math"/>
                  <w:noProof/>
                </w:rPr>
                <m:t>min</m:t>
              </m:r>
            </m:fName>
            <m:e>
              <m:d>
                <m:dPr>
                  <m:ctrlPr>
                    <w:rPr>
                      <w:rFonts w:ascii="Cambria Math" w:hAnsi="Cambria Math"/>
                      <w:i/>
                      <w:noProof/>
                    </w:rPr>
                  </m:ctrlPr>
                </m:dPr>
                <m:e>
                  <m:r>
                    <w:rPr>
                      <w:rFonts w:ascii="Cambria Math" w:hAnsi="Cambria Math"/>
                      <w:noProof/>
                    </w:rPr>
                    <m:t>Battery+House+Solar</m:t>
                  </m:r>
                </m:e>
              </m:d>
            </m:e>
          </m:func>
          <m:r>
            <w:rPr>
              <w:rFonts w:ascii="Cambria Math" w:hAnsi="Cambria Math"/>
              <w:noProof/>
            </w:rPr>
            <m:t xml:space="preserve">[24 </m:t>
          </m:r>
          <m:r>
            <w:rPr>
              <w:rFonts w:ascii="Cambria Math" w:hAnsi="Cambria Math"/>
              <w:noProof/>
            </w:rPr>
            <m:t>hours]</m:t>
          </m:r>
        </m:oMath>
      </m:oMathPara>
    </w:p>
    <w:p w14:paraId="1C120564" w14:textId="7A658479" w:rsidR="00571788" w:rsidRDefault="00571788" w:rsidP="00AE6751">
      <w:pPr>
        <w:rPr>
          <w:noProof/>
        </w:rPr>
      </w:pPr>
    </w:p>
    <w:p w14:paraId="23980A2C" w14:textId="57C24796" w:rsidR="00571788" w:rsidRDefault="00571788" w:rsidP="00AE6751">
      <w:pPr>
        <w:rPr>
          <w:noProof/>
        </w:rPr>
      </w:pPr>
      <w:r>
        <w:rPr>
          <w:noProof/>
        </w:rPr>
        <w:t>What this also means is that a 24 hour predicition of the house and solar values is needed for this case and therefore can be represented functionally by the following diagram:</w:t>
      </w:r>
    </w:p>
    <w:p w14:paraId="471427CE" w14:textId="6B47EF96" w:rsidR="00571788" w:rsidRDefault="00571788" w:rsidP="00AE6751">
      <w:pPr>
        <w:rPr>
          <w:noProof/>
        </w:rPr>
      </w:pPr>
    </w:p>
    <w:p w14:paraId="0661DB21" w14:textId="77777777" w:rsidR="00571788" w:rsidRDefault="00571788" w:rsidP="00571788">
      <w:pPr>
        <w:keepNext/>
        <w:jc w:val="center"/>
      </w:pPr>
      <w:r>
        <w:rPr>
          <w:noProof/>
        </w:rPr>
        <w:drawing>
          <wp:inline distT="0" distB="0" distL="0" distR="0" wp14:anchorId="2182A67E" wp14:editId="5F29E4A9">
            <wp:extent cx="4810125" cy="25527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10125" cy="2552700"/>
                    </a:xfrm>
                    <a:prstGeom prst="rect">
                      <a:avLst/>
                    </a:prstGeom>
                    <a:noFill/>
                    <a:ln>
                      <a:noFill/>
                    </a:ln>
                  </pic:spPr>
                </pic:pic>
              </a:graphicData>
            </a:graphic>
          </wp:inline>
        </w:drawing>
      </w:r>
    </w:p>
    <w:p w14:paraId="41BF40F5" w14:textId="2C29837A" w:rsidR="00571788" w:rsidRDefault="00571788" w:rsidP="00571788">
      <w:pPr>
        <w:pStyle w:val="Caption"/>
        <w:jc w:val="center"/>
        <w:rPr>
          <w:noProof/>
        </w:rPr>
      </w:pPr>
      <w:bookmarkStart w:id="11" w:name="_Toc20584542"/>
      <w:r>
        <w:t xml:space="preserve">Figure </w:t>
      </w:r>
      <w:fldSimple w:instr=" SEQ Figure \* ARABIC ">
        <w:r w:rsidR="001F61ED">
          <w:rPr>
            <w:noProof/>
          </w:rPr>
          <w:t>4</w:t>
        </w:r>
      </w:fldSimple>
      <w:r>
        <w:t>: Peak Minimisation Closed Loop Control System</w:t>
      </w:r>
      <w:bookmarkEnd w:id="11"/>
    </w:p>
    <w:p w14:paraId="258F76C5" w14:textId="77777777" w:rsidR="00571788" w:rsidRDefault="00571788" w:rsidP="00AE6751">
      <w:pPr>
        <w:rPr>
          <w:noProof/>
        </w:rPr>
      </w:pPr>
    </w:p>
    <w:p w14:paraId="5A1340B1" w14:textId="6EFD5F43" w:rsidR="00AE6751" w:rsidRDefault="009D394F" w:rsidP="00AE6751">
      <w:pPr>
        <w:rPr>
          <w:noProof/>
        </w:rPr>
      </w:pPr>
      <w:r>
        <w:rPr>
          <w:noProof/>
        </w:rPr>
        <w:t>A typical example of this using the same data and battery capacity of th</w:t>
      </w:r>
      <w:r w:rsidR="00B773C2">
        <w:rPr>
          <w:noProof/>
        </w:rPr>
        <w:t>at in Figure 3</w:t>
      </w:r>
      <w:r>
        <w:rPr>
          <w:noProof/>
        </w:rPr>
        <w:t xml:space="preserve"> might be as the following figure describes:</w:t>
      </w:r>
    </w:p>
    <w:p w14:paraId="09016FDA" w14:textId="172CA60F" w:rsidR="009D394F" w:rsidRDefault="009D394F" w:rsidP="00AE6751">
      <w:pPr>
        <w:rPr>
          <w:noProof/>
        </w:rPr>
      </w:pPr>
    </w:p>
    <w:p w14:paraId="1C33484B" w14:textId="77777777" w:rsidR="009D394F" w:rsidRDefault="009D394F" w:rsidP="009D394F">
      <w:pPr>
        <w:keepNext/>
        <w:jc w:val="center"/>
      </w:pPr>
      <w:r>
        <w:rPr>
          <w:noProof/>
        </w:rPr>
        <w:drawing>
          <wp:inline distT="0" distB="0" distL="0" distR="0" wp14:anchorId="3D343EBE" wp14:editId="54E82BEC">
            <wp:extent cx="4752975" cy="29051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7987" t="8547" r="8985" b="4558"/>
                    <a:stretch/>
                  </pic:blipFill>
                  <pic:spPr bwMode="auto">
                    <a:xfrm>
                      <a:off x="0" y="0"/>
                      <a:ext cx="4752975" cy="2905125"/>
                    </a:xfrm>
                    <a:prstGeom prst="rect">
                      <a:avLst/>
                    </a:prstGeom>
                    <a:noFill/>
                    <a:ln>
                      <a:noFill/>
                    </a:ln>
                    <a:extLst>
                      <a:ext uri="{53640926-AAD7-44D8-BBD7-CCE9431645EC}">
                        <a14:shadowObscured xmlns:a14="http://schemas.microsoft.com/office/drawing/2010/main"/>
                      </a:ext>
                    </a:extLst>
                  </pic:spPr>
                </pic:pic>
              </a:graphicData>
            </a:graphic>
          </wp:inline>
        </w:drawing>
      </w:r>
    </w:p>
    <w:p w14:paraId="4D2C9C4E" w14:textId="3117DE28" w:rsidR="009D394F" w:rsidRDefault="009D394F" w:rsidP="009D394F">
      <w:pPr>
        <w:pStyle w:val="Caption"/>
        <w:jc w:val="center"/>
        <w:rPr>
          <w:noProof/>
        </w:rPr>
      </w:pPr>
      <w:bookmarkStart w:id="12" w:name="_Toc20584543"/>
      <w:r>
        <w:t xml:space="preserve">Figure </w:t>
      </w:r>
      <w:fldSimple w:instr=" SEQ Figure \* ARABIC ">
        <w:r w:rsidR="001F61ED">
          <w:rPr>
            <w:noProof/>
          </w:rPr>
          <w:t>5</w:t>
        </w:r>
      </w:fldSimple>
      <w:r>
        <w:t xml:space="preserve">: Typical Peak Minimisation Battery </w:t>
      </w:r>
      <w:r>
        <w:rPr>
          <w:noProof/>
        </w:rPr>
        <w:t>24 Hour Response</w:t>
      </w:r>
      <w:bookmarkEnd w:id="12"/>
    </w:p>
    <w:p w14:paraId="52ABF2E0" w14:textId="5E147893" w:rsidR="00571788" w:rsidRDefault="009D394F" w:rsidP="009D394F">
      <w:r>
        <w:t xml:space="preserve">Ignoring the empty data points (this is because Figure 4 was obtained from a real time graph where </w:t>
      </w:r>
      <w:r w:rsidR="003C2834">
        <w:t xml:space="preserve">previous </w:t>
      </w:r>
      <w:r>
        <w:t>points are removed as the simulation progresses)</w:t>
      </w:r>
      <w:r w:rsidR="009C23E4">
        <w:t xml:space="preserve">, the figure shows a vastly different battery </w:t>
      </w:r>
      <w:r w:rsidR="009C23E4">
        <w:lastRenderedPageBreak/>
        <w:t xml:space="preserve">response in comparison to that of Figure 3. </w:t>
      </w:r>
      <w:r w:rsidR="00B773C2">
        <w:t>Keep in mind that the response in Figure 4 was generated using a perfect prediction of solar and house data.</w:t>
      </w:r>
    </w:p>
    <w:p w14:paraId="49CC3624" w14:textId="77777777" w:rsidR="00571788" w:rsidRDefault="00571788" w:rsidP="009D394F"/>
    <w:p w14:paraId="4A2CD405" w14:textId="7741EB81" w:rsidR="009D394F" w:rsidRDefault="00571788" w:rsidP="009D394F">
      <w:r>
        <w:t>Even with these two control methods, neither can guarantee the battery will always have enough charge during the day</w:t>
      </w:r>
      <w:r w:rsidR="00E62283">
        <w:t>’</w:t>
      </w:r>
      <w:r>
        <w:t xml:space="preserve">s usual peak load times, which may </w:t>
      </w:r>
      <w:r w:rsidR="00323896">
        <w:t xml:space="preserve">be when the price of import grid power is significantly higher and therefore, the system may be most effective by zeroing the grid during this time specifically. </w:t>
      </w:r>
      <w:r w:rsidR="009C23E4">
        <w:t>A</w:t>
      </w:r>
      <w:r w:rsidR="00323896">
        <w:t xml:space="preserve"> known method of control that can be used for this </w:t>
      </w:r>
      <w:r w:rsidR="009C23E4">
        <w:t>is known as load shifting.</w:t>
      </w:r>
      <w:r w:rsidR="00D222DB">
        <w:t xml:space="preserve"> T</w:t>
      </w:r>
      <w:r>
        <w:t xml:space="preserve">he terms PV self-consumption and load shifting are often used interchangeably </w:t>
      </w:r>
      <w:r w:rsidR="00323896">
        <w:t xml:space="preserve">in energy </w:t>
      </w:r>
      <w:r w:rsidR="00F43357">
        <w:t>storage</w:t>
      </w:r>
      <w:r w:rsidR="00323896">
        <w:t xml:space="preserve"> literature</w:t>
      </w:r>
      <w:r>
        <w:t xml:space="preserve">; </w:t>
      </w:r>
      <w:r w:rsidR="00D222DB">
        <w:t xml:space="preserve">however, </w:t>
      </w:r>
      <w:r>
        <w:t xml:space="preserve">for this report, load shifting refers specifically to open loop control of the battery using a prediction of </w:t>
      </w:r>
      <w:r w:rsidR="00E62283">
        <w:t>the</w:t>
      </w:r>
      <w:r>
        <w:t xml:space="preserve"> solar curve, though still aims to solve the same equation: </w:t>
      </w:r>
      <m:oMath>
        <m:r>
          <w:rPr>
            <w:rFonts w:ascii="Cambria Math" w:hAnsi="Cambria Math"/>
          </w:rPr>
          <m:t>Battery+House+Solar=0</m:t>
        </m:r>
      </m:oMath>
      <w:r>
        <w:t xml:space="preserve">. </w:t>
      </w:r>
      <w:r w:rsidR="009C23E4">
        <w:t xml:space="preserve">The response of </w:t>
      </w:r>
      <w:r w:rsidR="00323896">
        <w:t>this type of control</w:t>
      </w:r>
      <w:r w:rsidR="009C23E4">
        <w:t xml:space="preserve"> is generally a smoother curve of what is shown in the battery response of Figure 3</w:t>
      </w:r>
      <w:r w:rsidR="00E62283">
        <w:t xml:space="preserve">, meaning it often does not react </w:t>
      </w:r>
      <w:r w:rsidR="00D222DB">
        <w:t>to sharp changes in user energy consumption.</w:t>
      </w:r>
      <w:r w:rsidR="009C23E4">
        <w:t xml:space="preserve"> </w:t>
      </w:r>
      <w:r w:rsidR="00D222DB">
        <w:t>This is because load-shifting by this definition is</w:t>
      </w:r>
      <w:r w:rsidR="009C23E4">
        <w:t xml:space="preserve"> not implemented as a real-time control system and relies on a fixed prediction of the solar generation curve and therefore, generates a fixed battery response. </w:t>
      </w:r>
      <w:r w:rsidR="007A0882">
        <w:t>Hence a load-shifting only system often acts as an open-loop control model with a 24-hour time-step</w:t>
      </w:r>
      <w:r w:rsidR="00323896">
        <w:t>, and can be represented functionally by the following diagram:</w:t>
      </w:r>
    </w:p>
    <w:p w14:paraId="0984EE00" w14:textId="4BAB22E2" w:rsidR="007A0882" w:rsidRDefault="007A0882" w:rsidP="009D394F"/>
    <w:p w14:paraId="6EB77E40" w14:textId="681586A3" w:rsidR="007A0882" w:rsidRDefault="00323896" w:rsidP="007A0882">
      <w:pPr>
        <w:keepNext/>
        <w:jc w:val="center"/>
      </w:pPr>
      <w:r>
        <w:rPr>
          <w:noProof/>
        </w:rPr>
        <w:drawing>
          <wp:inline distT="0" distB="0" distL="0" distR="0" wp14:anchorId="1AF350C1" wp14:editId="2D9A7091">
            <wp:extent cx="4374574" cy="2244437"/>
            <wp:effectExtent l="0" t="0" r="6985"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82069" cy="2248283"/>
                    </a:xfrm>
                    <a:prstGeom prst="rect">
                      <a:avLst/>
                    </a:prstGeom>
                    <a:noFill/>
                    <a:ln>
                      <a:noFill/>
                    </a:ln>
                  </pic:spPr>
                </pic:pic>
              </a:graphicData>
            </a:graphic>
          </wp:inline>
        </w:drawing>
      </w:r>
    </w:p>
    <w:p w14:paraId="7F660A5F" w14:textId="7B36F5BD" w:rsidR="007A0882" w:rsidRDefault="007A0882" w:rsidP="007A0882">
      <w:pPr>
        <w:pStyle w:val="Caption"/>
        <w:jc w:val="center"/>
      </w:pPr>
      <w:bookmarkStart w:id="13" w:name="_Toc20584544"/>
      <w:r>
        <w:t xml:space="preserve">Figure </w:t>
      </w:r>
      <w:fldSimple w:instr=" SEQ Figure \* ARABIC ">
        <w:r w:rsidR="001F61ED">
          <w:rPr>
            <w:noProof/>
          </w:rPr>
          <w:t>6</w:t>
        </w:r>
      </w:fldSimple>
      <w:r>
        <w:t>: Load-Shifting Open-Loop Control System</w:t>
      </w:r>
      <w:bookmarkEnd w:id="13"/>
    </w:p>
    <w:p w14:paraId="3518767C" w14:textId="6374AF25" w:rsidR="00323896" w:rsidRDefault="00D222DB" w:rsidP="007A0882">
      <w:r>
        <w:t>One</w:t>
      </w:r>
      <w:r w:rsidR="00B24F23">
        <w:t xml:space="preserve"> of the key differences </w:t>
      </w:r>
      <w:r>
        <w:t>of</w:t>
      </w:r>
      <w:r w:rsidR="00B24F23">
        <w:t xml:space="preserve"> load shifting</w:t>
      </w:r>
      <w:r>
        <w:t xml:space="preserve"> </w:t>
      </w:r>
      <w:r w:rsidR="00022517">
        <w:t>and</w:t>
      </w:r>
      <w:r w:rsidR="00B24F23">
        <w:t xml:space="preserve"> peak minimisation</w:t>
      </w:r>
      <w:r w:rsidR="00022517">
        <w:t xml:space="preserve"> is</w:t>
      </w:r>
      <w:r>
        <w:t xml:space="preserve"> </w:t>
      </w:r>
      <w:r w:rsidR="00B24F23">
        <w:t>allow</w:t>
      </w:r>
      <w:r w:rsidR="00022517">
        <w:t>ing</w:t>
      </w:r>
      <w:r w:rsidR="00B24F23">
        <w:t xml:space="preserve"> the battery </w:t>
      </w:r>
      <w:r w:rsidR="00022517">
        <w:t xml:space="preserve">to charge </w:t>
      </w:r>
      <w:r w:rsidR="00B24F23">
        <w:t>from the grid, if not enough solar is available. The most obvious reason this may be beneficial, is ensuring the battery gets to maximum capacity during times of cheap grid import prices, so the user can avoid importing grid power during times of high prices as much as the battery will allow.</w:t>
      </w:r>
      <w:r w:rsidR="00F33F8A">
        <w:t xml:space="preserve"> </w:t>
      </w:r>
    </w:p>
    <w:p w14:paraId="6A0C88F4" w14:textId="77777777" w:rsidR="00323896" w:rsidRDefault="00323896" w:rsidP="007A0882"/>
    <w:p w14:paraId="5021526E" w14:textId="3AABE349" w:rsidR="00323896" w:rsidRDefault="00F33F8A" w:rsidP="0084628C">
      <w:r>
        <w:t xml:space="preserve">All of these control systems have different use cases and are more or less effective, depending on the user’s Tariff model (energy provider pricing system), location, budget, battery capacity, and many other factors. It </w:t>
      </w:r>
      <w:r w:rsidR="00022517">
        <w:t>can also be very</w:t>
      </w:r>
      <w:r>
        <w:t xml:space="preserve"> difficult to know what type of control </w:t>
      </w:r>
      <w:r w:rsidR="002E230F">
        <w:t>the battery provider will actually use for the user’s system</w:t>
      </w:r>
      <w:r w:rsidR="00022517">
        <w:t>.</w:t>
      </w:r>
      <w:r w:rsidR="002E230F">
        <w:t xml:space="preserve"> The following table describes very generally what each of these control methodologies need to function correctly:</w:t>
      </w:r>
    </w:p>
    <w:p w14:paraId="6E4E808B" w14:textId="77777777" w:rsidR="0084628C" w:rsidRDefault="0084628C" w:rsidP="00EF7C22">
      <w:pPr>
        <w:pStyle w:val="Caption"/>
        <w:keepNext/>
        <w:jc w:val="center"/>
      </w:pPr>
    </w:p>
    <w:p w14:paraId="76AD8FE2" w14:textId="4C76457B" w:rsidR="00EF7C22" w:rsidRDefault="00EF7C22" w:rsidP="00EF7C22">
      <w:pPr>
        <w:pStyle w:val="Caption"/>
        <w:keepNext/>
        <w:jc w:val="center"/>
      </w:pPr>
      <w:bookmarkStart w:id="14" w:name="_Toc20584535"/>
      <w:r>
        <w:t xml:space="preserve">Table </w:t>
      </w:r>
      <w:fldSimple w:instr=" SEQ Table \* ARABIC ">
        <w:r w:rsidR="00E32963">
          <w:rPr>
            <w:noProof/>
          </w:rPr>
          <w:t>1</w:t>
        </w:r>
      </w:fldSimple>
      <w:r>
        <w:t xml:space="preserve">: </w:t>
      </w:r>
      <w:r w:rsidR="00F33F8A">
        <w:t>Generalised</w:t>
      </w:r>
      <w:r>
        <w:t xml:space="preserve"> Comparison of Typical Battery Control Methods</w:t>
      </w:r>
      <w:bookmarkEnd w:id="14"/>
    </w:p>
    <w:tbl>
      <w:tblPr>
        <w:tblStyle w:val="GridTable1Light-Accent1"/>
        <w:tblW w:w="9162" w:type="dxa"/>
        <w:tblLook w:val="04A0" w:firstRow="1" w:lastRow="0" w:firstColumn="1" w:lastColumn="0" w:noHBand="0" w:noVBand="1"/>
      </w:tblPr>
      <w:tblGrid>
        <w:gridCol w:w="1806"/>
        <w:gridCol w:w="2025"/>
        <w:gridCol w:w="1768"/>
        <w:gridCol w:w="1782"/>
        <w:gridCol w:w="1781"/>
      </w:tblGrid>
      <w:tr w:rsidR="00EF7C22" w14:paraId="59CD05C1" w14:textId="77777777" w:rsidTr="00EF7C22">
        <w:trPr>
          <w:cnfStyle w:val="100000000000" w:firstRow="1" w:lastRow="0" w:firstColumn="0" w:lastColumn="0" w:oddVBand="0" w:evenVBand="0" w:oddHBand="0" w:evenHBand="0" w:firstRowFirstColumn="0" w:firstRowLastColumn="0" w:lastRowFirstColumn="0" w:lastRowLastColumn="0"/>
          <w:trHeight w:val="980"/>
        </w:trPr>
        <w:tc>
          <w:tcPr>
            <w:cnfStyle w:val="001000000000" w:firstRow="0" w:lastRow="0" w:firstColumn="1" w:lastColumn="0" w:oddVBand="0" w:evenVBand="0" w:oddHBand="0" w:evenHBand="0" w:firstRowFirstColumn="0" w:firstRowLastColumn="0" w:lastRowFirstColumn="0" w:lastRowLastColumn="0"/>
            <w:tcW w:w="1832" w:type="dxa"/>
          </w:tcPr>
          <w:p w14:paraId="60E3FBBF" w14:textId="77777777" w:rsidR="00EF7C22" w:rsidRDefault="00EF7C22" w:rsidP="007A0882"/>
        </w:tc>
        <w:tc>
          <w:tcPr>
            <w:tcW w:w="1832" w:type="dxa"/>
            <w:vAlign w:val="bottom"/>
          </w:tcPr>
          <w:p w14:paraId="253DC66C" w14:textId="43777954" w:rsidR="00EF7C22" w:rsidRDefault="00EF7C22" w:rsidP="00EF7C22">
            <w:pPr>
              <w:jc w:val="center"/>
              <w:cnfStyle w:val="100000000000" w:firstRow="1" w:lastRow="0" w:firstColumn="0" w:lastColumn="0" w:oddVBand="0" w:evenVBand="0" w:oddHBand="0" w:evenHBand="0" w:firstRowFirstColumn="0" w:firstRowLastColumn="0" w:lastRowFirstColumn="0" w:lastRowLastColumn="0"/>
            </w:pPr>
            <w:r>
              <w:t>Requires Direct Feed of Data</w:t>
            </w:r>
            <w:r w:rsidR="002E230F">
              <w:t xml:space="preserve"> (Solar/House/Grid)</w:t>
            </w:r>
          </w:p>
        </w:tc>
        <w:tc>
          <w:tcPr>
            <w:tcW w:w="1832" w:type="dxa"/>
            <w:vAlign w:val="bottom"/>
          </w:tcPr>
          <w:p w14:paraId="4DF1F6A0" w14:textId="123785E5" w:rsidR="00EF7C22" w:rsidRDefault="00EF7C22" w:rsidP="00EF7C22">
            <w:pPr>
              <w:jc w:val="center"/>
              <w:cnfStyle w:val="100000000000" w:firstRow="1" w:lastRow="0" w:firstColumn="0" w:lastColumn="0" w:oddVBand="0" w:evenVBand="0" w:oddHBand="0" w:evenHBand="0" w:firstRowFirstColumn="0" w:firstRowLastColumn="0" w:lastRowFirstColumn="0" w:lastRowLastColumn="0"/>
            </w:pPr>
            <w:r>
              <w:t>Often Used as a ‘Real Time’ System</w:t>
            </w:r>
          </w:p>
        </w:tc>
        <w:tc>
          <w:tcPr>
            <w:tcW w:w="1832" w:type="dxa"/>
            <w:vAlign w:val="bottom"/>
          </w:tcPr>
          <w:p w14:paraId="568F2659" w14:textId="24DEB998" w:rsidR="00EF7C22" w:rsidRDefault="00EF7C22" w:rsidP="00EF7C22">
            <w:pPr>
              <w:jc w:val="center"/>
              <w:cnfStyle w:val="100000000000" w:firstRow="1" w:lastRow="0" w:firstColumn="0" w:lastColumn="0" w:oddVBand="0" w:evenVBand="0" w:oddHBand="0" w:evenHBand="0" w:firstRowFirstColumn="0" w:firstRowLastColumn="0" w:lastRowFirstColumn="0" w:lastRowLastColumn="0"/>
            </w:pPr>
            <w:r>
              <w:t>Needs Updating Future Data Prediction</w:t>
            </w:r>
          </w:p>
        </w:tc>
        <w:tc>
          <w:tcPr>
            <w:tcW w:w="1834" w:type="dxa"/>
            <w:vAlign w:val="bottom"/>
          </w:tcPr>
          <w:p w14:paraId="4CBF1673" w14:textId="335BA71D" w:rsidR="00EF7C22" w:rsidRDefault="00EF7C22" w:rsidP="00EF7C22">
            <w:pPr>
              <w:jc w:val="center"/>
              <w:cnfStyle w:val="100000000000" w:firstRow="1" w:lastRow="0" w:firstColumn="0" w:lastColumn="0" w:oddVBand="0" w:evenVBand="0" w:oddHBand="0" w:evenHBand="0" w:firstRowFirstColumn="0" w:firstRowLastColumn="0" w:lastRowFirstColumn="0" w:lastRowLastColumn="0"/>
            </w:pPr>
            <w:r>
              <w:t>Can Charge Battery from Grid if Necessary</w:t>
            </w:r>
          </w:p>
        </w:tc>
      </w:tr>
      <w:tr w:rsidR="00EF7C22" w14:paraId="37E735D8" w14:textId="77777777" w:rsidTr="00EF7C22">
        <w:trPr>
          <w:trHeight w:val="666"/>
        </w:trPr>
        <w:tc>
          <w:tcPr>
            <w:cnfStyle w:val="001000000000" w:firstRow="0" w:lastRow="0" w:firstColumn="1" w:lastColumn="0" w:oddVBand="0" w:evenVBand="0" w:oddHBand="0" w:evenHBand="0" w:firstRowFirstColumn="0" w:firstRowLastColumn="0" w:lastRowFirstColumn="0" w:lastRowLastColumn="0"/>
            <w:tcW w:w="1832" w:type="dxa"/>
            <w:shd w:val="clear" w:color="auto" w:fill="E2EFD9" w:themeFill="accent6" w:themeFillTint="33"/>
            <w:vAlign w:val="center"/>
          </w:tcPr>
          <w:p w14:paraId="29629DFF" w14:textId="1AA4437A" w:rsidR="00EF7C22" w:rsidRDefault="00EF7C22" w:rsidP="00EF7C22">
            <w:pPr>
              <w:jc w:val="right"/>
            </w:pPr>
            <w:r>
              <w:lastRenderedPageBreak/>
              <w:t xml:space="preserve">PV Self </w:t>
            </w:r>
            <w:r w:rsidR="00D3427F">
              <w:t>–</w:t>
            </w:r>
            <w:r>
              <w:t xml:space="preserve"> Consumption</w:t>
            </w:r>
            <w:r w:rsidR="00D3427F">
              <w:t xml:space="preserve"> (Closed Loop)</w:t>
            </w:r>
          </w:p>
        </w:tc>
        <w:tc>
          <w:tcPr>
            <w:tcW w:w="1832" w:type="dxa"/>
            <w:shd w:val="clear" w:color="auto" w:fill="E2EFD9" w:themeFill="accent6" w:themeFillTint="33"/>
            <w:vAlign w:val="center"/>
          </w:tcPr>
          <w:p w14:paraId="47541428" w14:textId="03BC8F87" w:rsidR="00EF7C22" w:rsidRDefault="00EF7C22" w:rsidP="00EF7C22">
            <w:pPr>
              <w:jc w:val="center"/>
              <w:cnfStyle w:val="000000000000" w:firstRow="0" w:lastRow="0" w:firstColumn="0" w:lastColumn="0" w:oddVBand="0" w:evenVBand="0" w:oddHBand="0" w:evenHBand="0" w:firstRowFirstColumn="0" w:firstRowLastColumn="0" w:lastRowFirstColumn="0" w:lastRowLastColumn="0"/>
            </w:pPr>
            <w:r w:rsidRPr="00EF7C22">
              <w:rPr>
                <w:color w:val="70AD47" w:themeColor="accent6"/>
              </w:rPr>
              <w:t>YES</w:t>
            </w:r>
          </w:p>
        </w:tc>
        <w:tc>
          <w:tcPr>
            <w:tcW w:w="1832" w:type="dxa"/>
            <w:shd w:val="clear" w:color="auto" w:fill="E2EFD9" w:themeFill="accent6" w:themeFillTint="33"/>
            <w:vAlign w:val="center"/>
          </w:tcPr>
          <w:p w14:paraId="7F96182C" w14:textId="30971D55" w:rsidR="00EF7C22" w:rsidRDefault="00EF7C22" w:rsidP="00EF7C22">
            <w:pPr>
              <w:jc w:val="center"/>
              <w:cnfStyle w:val="000000000000" w:firstRow="0" w:lastRow="0" w:firstColumn="0" w:lastColumn="0" w:oddVBand="0" w:evenVBand="0" w:oddHBand="0" w:evenHBand="0" w:firstRowFirstColumn="0" w:firstRowLastColumn="0" w:lastRowFirstColumn="0" w:lastRowLastColumn="0"/>
            </w:pPr>
            <w:r w:rsidRPr="00EF7C22">
              <w:rPr>
                <w:color w:val="70AD47" w:themeColor="accent6"/>
              </w:rPr>
              <w:t>YES</w:t>
            </w:r>
          </w:p>
        </w:tc>
        <w:tc>
          <w:tcPr>
            <w:tcW w:w="1832" w:type="dxa"/>
            <w:shd w:val="clear" w:color="auto" w:fill="E2EFD9" w:themeFill="accent6" w:themeFillTint="33"/>
            <w:vAlign w:val="center"/>
          </w:tcPr>
          <w:p w14:paraId="3C2A416D" w14:textId="156879D4" w:rsidR="00EF7C22" w:rsidRDefault="00EF7C22" w:rsidP="00EF7C22">
            <w:pPr>
              <w:jc w:val="center"/>
              <w:cnfStyle w:val="000000000000" w:firstRow="0" w:lastRow="0" w:firstColumn="0" w:lastColumn="0" w:oddVBand="0" w:evenVBand="0" w:oddHBand="0" w:evenHBand="0" w:firstRowFirstColumn="0" w:firstRowLastColumn="0" w:lastRowFirstColumn="0" w:lastRowLastColumn="0"/>
            </w:pPr>
            <w:r w:rsidRPr="00EF7C22">
              <w:rPr>
                <w:color w:val="C00000"/>
              </w:rPr>
              <w:t>NO</w:t>
            </w:r>
          </w:p>
        </w:tc>
        <w:tc>
          <w:tcPr>
            <w:tcW w:w="1834" w:type="dxa"/>
            <w:shd w:val="clear" w:color="auto" w:fill="E2EFD9" w:themeFill="accent6" w:themeFillTint="33"/>
            <w:vAlign w:val="center"/>
          </w:tcPr>
          <w:p w14:paraId="3C1CCCBD" w14:textId="4A28BB51" w:rsidR="00EF7C22" w:rsidRDefault="00EF7C22" w:rsidP="00EF7C22">
            <w:pPr>
              <w:jc w:val="center"/>
              <w:cnfStyle w:val="000000000000" w:firstRow="0" w:lastRow="0" w:firstColumn="0" w:lastColumn="0" w:oddVBand="0" w:evenVBand="0" w:oddHBand="0" w:evenHBand="0" w:firstRowFirstColumn="0" w:firstRowLastColumn="0" w:lastRowFirstColumn="0" w:lastRowLastColumn="0"/>
            </w:pPr>
            <w:r w:rsidRPr="00EF7C22">
              <w:rPr>
                <w:color w:val="C00000"/>
              </w:rPr>
              <w:t>NO</w:t>
            </w:r>
          </w:p>
        </w:tc>
      </w:tr>
      <w:tr w:rsidR="00EF7C22" w14:paraId="7FA23648" w14:textId="77777777" w:rsidTr="00EF7C22">
        <w:trPr>
          <w:trHeight w:val="646"/>
        </w:trPr>
        <w:tc>
          <w:tcPr>
            <w:cnfStyle w:val="001000000000" w:firstRow="0" w:lastRow="0" w:firstColumn="1" w:lastColumn="0" w:oddVBand="0" w:evenVBand="0" w:oddHBand="0" w:evenHBand="0" w:firstRowFirstColumn="0" w:firstRowLastColumn="0" w:lastRowFirstColumn="0" w:lastRowLastColumn="0"/>
            <w:tcW w:w="1832" w:type="dxa"/>
            <w:shd w:val="clear" w:color="auto" w:fill="DEEAF6" w:themeFill="accent5" w:themeFillTint="33"/>
            <w:vAlign w:val="center"/>
          </w:tcPr>
          <w:p w14:paraId="3C096860" w14:textId="03B0C989" w:rsidR="00EF7C22" w:rsidRDefault="00EF7C22" w:rsidP="00EF7C22">
            <w:pPr>
              <w:jc w:val="right"/>
            </w:pPr>
            <w:r>
              <w:t>Peak Minimisation</w:t>
            </w:r>
          </w:p>
        </w:tc>
        <w:tc>
          <w:tcPr>
            <w:tcW w:w="1832" w:type="dxa"/>
            <w:shd w:val="clear" w:color="auto" w:fill="DEEAF6" w:themeFill="accent5" w:themeFillTint="33"/>
            <w:vAlign w:val="center"/>
          </w:tcPr>
          <w:p w14:paraId="4FF5FA99" w14:textId="2130A522" w:rsidR="00EF7C22" w:rsidRDefault="00EF7C22" w:rsidP="00EF7C22">
            <w:pPr>
              <w:jc w:val="center"/>
              <w:cnfStyle w:val="000000000000" w:firstRow="0" w:lastRow="0" w:firstColumn="0" w:lastColumn="0" w:oddVBand="0" w:evenVBand="0" w:oddHBand="0" w:evenHBand="0" w:firstRowFirstColumn="0" w:firstRowLastColumn="0" w:lastRowFirstColumn="0" w:lastRowLastColumn="0"/>
            </w:pPr>
            <w:r w:rsidRPr="00EF7C22">
              <w:rPr>
                <w:color w:val="70AD47" w:themeColor="accent6"/>
              </w:rPr>
              <w:t>YES</w:t>
            </w:r>
          </w:p>
        </w:tc>
        <w:tc>
          <w:tcPr>
            <w:tcW w:w="1832" w:type="dxa"/>
            <w:shd w:val="clear" w:color="auto" w:fill="DEEAF6" w:themeFill="accent5" w:themeFillTint="33"/>
            <w:vAlign w:val="center"/>
          </w:tcPr>
          <w:p w14:paraId="2A9BA39D" w14:textId="7E6F6F97" w:rsidR="00EF7C22" w:rsidRDefault="00EF7C22" w:rsidP="00EF7C22">
            <w:pPr>
              <w:jc w:val="center"/>
              <w:cnfStyle w:val="000000000000" w:firstRow="0" w:lastRow="0" w:firstColumn="0" w:lastColumn="0" w:oddVBand="0" w:evenVBand="0" w:oddHBand="0" w:evenHBand="0" w:firstRowFirstColumn="0" w:firstRowLastColumn="0" w:lastRowFirstColumn="0" w:lastRowLastColumn="0"/>
            </w:pPr>
            <w:r w:rsidRPr="00EF7C22">
              <w:rPr>
                <w:color w:val="70AD47" w:themeColor="accent6"/>
              </w:rPr>
              <w:t>YES</w:t>
            </w:r>
            <w:r>
              <w:rPr>
                <w:color w:val="C00000"/>
              </w:rPr>
              <w:t>/</w:t>
            </w:r>
            <w:r w:rsidRPr="00EF7C22">
              <w:rPr>
                <w:color w:val="C00000"/>
              </w:rPr>
              <w:t>NO</w:t>
            </w:r>
          </w:p>
        </w:tc>
        <w:tc>
          <w:tcPr>
            <w:tcW w:w="1832" w:type="dxa"/>
            <w:shd w:val="clear" w:color="auto" w:fill="DEEAF6" w:themeFill="accent5" w:themeFillTint="33"/>
            <w:vAlign w:val="center"/>
          </w:tcPr>
          <w:p w14:paraId="2FE08452" w14:textId="2BAEF802" w:rsidR="00EF7C22" w:rsidRDefault="00EF7C22" w:rsidP="00EF7C22">
            <w:pPr>
              <w:jc w:val="center"/>
              <w:cnfStyle w:val="000000000000" w:firstRow="0" w:lastRow="0" w:firstColumn="0" w:lastColumn="0" w:oddVBand="0" w:evenVBand="0" w:oddHBand="0" w:evenHBand="0" w:firstRowFirstColumn="0" w:firstRowLastColumn="0" w:lastRowFirstColumn="0" w:lastRowLastColumn="0"/>
            </w:pPr>
            <w:r w:rsidRPr="00EF7C22">
              <w:rPr>
                <w:color w:val="70AD47" w:themeColor="accent6"/>
              </w:rPr>
              <w:t>YES</w:t>
            </w:r>
          </w:p>
        </w:tc>
        <w:tc>
          <w:tcPr>
            <w:tcW w:w="1834" w:type="dxa"/>
            <w:shd w:val="clear" w:color="auto" w:fill="DEEAF6" w:themeFill="accent5" w:themeFillTint="33"/>
            <w:vAlign w:val="center"/>
          </w:tcPr>
          <w:p w14:paraId="5340FFCD" w14:textId="4CAB66D2" w:rsidR="00EF7C22" w:rsidRDefault="00EF7C22" w:rsidP="00EF7C22">
            <w:pPr>
              <w:jc w:val="center"/>
              <w:cnfStyle w:val="000000000000" w:firstRow="0" w:lastRow="0" w:firstColumn="0" w:lastColumn="0" w:oddVBand="0" w:evenVBand="0" w:oddHBand="0" w:evenHBand="0" w:firstRowFirstColumn="0" w:firstRowLastColumn="0" w:lastRowFirstColumn="0" w:lastRowLastColumn="0"/>
            </w:pPr>
            <w:r w:rsidRPr="00EF7C22">
              <w:rPr>
                <w:color w:val="70AD47" w:themeColor="accent6"/>
              </w:rPr>
              <w:t>YES</w:t>
            </w:r>
          </w:p>
        </w:tc>
      </w:tr>
      <w:tr w:rsidR="00EF7C22" w14:paraId="2739D670" w14:textId="77777777" w:rsidTr="00EF7C22">
        <w:trPr>
          <w:trHeight w:val="610"/>
        </w:trPr>
        <w:tc>
          <w:tcPr>
            <w:cnfStyle w:val="001000000000" w:firstRow="0" w:lastRow="0" w:firstColumn="1" w:lastColumn="0" w:oddVBand="0" w:evenVBand="0" w:oddHBand="0" w:evenHBand="0" w:firstRowFirstColumn="0" w:firstRowLastColumn="0" w:lastRowFirstColumn="0" w:lastRowLastColumn="0"/>
            <w:tcW w:w="1832" w:type="dxa"/>
            <w:shd w:val="clear" w:color="auto" w:fill="FFF2CC" w:themeFill="accent4" w:themeFillTint="33"/>
            <w:vAlign w:val="center"/>
          </w:tcPr>
          <w:p w14:paraId="0D096E0E" w14:textId="0605C7B1" w:rsidR="00EF7C22" w:rsidRDefault="00EF7C22" w:rsidP="00EF7C22">
            <w:pPr>
              <w:jc w:val="right"/>
            </w:pPr>
            <w:r>
              <w:t>Load Shifting</w:t>
            </w:r>
            <w:r w:rsidR="00D3427F">
              <w:t xml:space="preserve"> (Open Loop)</w:t>
            </w:r>
          </w:p>
        </w:tc>
        <w:tc>
          <w:tcPr>
            <w:tcW w:w="1832" w:type="dxa"/>
            <w:shd w:val="clear" w:color="auto" w:fill="FFF2CC" w:themeFill="accent4" w:themeFillTint="33"/>
            <w:vAlign w:val="center"/>
          </w:tcPr>
          <w:p w14:paraId="3DCFD957" w14:textId="5A99D078" w:rsidR="00EF7C22" w:rsidRDefault="00EF7C22" w:rsidP="00EF7C22">
            <w:pPr>
              <w:jc w:val="center"/>
              <w:cnfStyle w:val="000000000000" w:firstRow="0" w:lastRow="0" w:firstColumn="0" w:lastColumn="0" w:oddVBand="0" w:evenVBand="0" w:oddHBand="0" w:evenHBand="0" w:firstRowFirstColumn="0" w:firstRowLastColumn="0" w:lastRowFirstColumn="0" w:lastRowLastColumn="0"/>
            </w:pPr>
            <w:r w:rsidRPr="00EF7C22">
              <w:rPr>
                <w:color w:val="C00000"/>
              </w:rPr>
              <w:t>NO</w:t>
            </w:r>
          </w:p>
        </w:tc>
        <w:tc>
          <w:tcPr>
            <w:tcW w:w="1832" w:type="dxa"/>
            <w:shd w:val="clear" w:color="auto" w:fill="FFF2CC" w:themeFill="accent4" w:themeFillTint="33"/>
            <w:vAlign w:val="center"/>
          </w:tcPr>
          <w:p w14:paraId="69D1B8AB" w14:textId="2D9AB5EB" w:rsidR="00EF7C22" w:rsidRDefault="00EF7C22" w:rsidP="00EF7C22">
            <w:pPr>
              <w:jc w:val="center"/>
              <w:cnfStyle w:val="000000000000" w:firstRow="0" w:lastRow="0" w:firstColumn="0" w:lastColumn="0" w:oddVBand="0" w:evenVBand="0" w:oddHBand="0" w:evenHBand="0" w:firstRowFirstColumn="0" w:firstRowLastColumn="0" w:lastRowFirstColumn="0" w:lastRowLastColumn="0"/>
            </w:pPr>
            <w:r w:rsidRPr="00EF7C22">
              <w:rPr>
                <w:color w:val="C00000"/>
              </w:rPr>
              <w:t>NO</w:t>
            </w:r>
          </w:p>
        </w:tc>
        <w:tc>
          <w:tcPr>
            <w:tcW w:w="1832" w:type="dxa"/>
            <w:shd w:val="clear" w:color="auto" w:fill="FFF2CC" w:themeFill="accent4" w:themeFillTint="33"/>
            <w:vAlign w:val="center"/>
          </w:tcPr>
          <w:p w14:paraId="2DA65EB3" w14:textId="0978D12F" w:rsidR="00EF7C22" w:rsidRDefault="00EF7C22" w:rsidP="00EF7C22">
            <w:pPr>
              <w:jc w:val="center"/>
              <w:cnfStyle w:val="000000000000" w:firstRow="0" w:lastRow="0" w:firstColumn="0" w:lastColumn="0" w:oddVBand="0" w:evenVBand="0" w:oddHBand="0" w:evenHBand="0" w:firstRowFirstColumn="0" w:firstRowLastColumn="0" w:lastRowFirstColumn="0" w:lastRowLastColumn="0"/>
            </w:pPr>
            <w:r w:rsidRPr="00EF7C22">
              <w:rPr>
                <w:color w:val="70AD47" w:themeColor="accent6"/>
              </w:rPr>
              <w:t>YES</w:t>
            </w:r>
          </w:p>
        </w:tc>
        <w:tc>
          <w:tcPr>
            <w:tcW w:w="1834" w:type="dxa"/>
            <w:shd w:val="clear" w:color="auto" w:fill="FFF2CC" w:themeFill="accent4" w:themeFillTint="33"/>
            <w:vAlign w:val="center"/>
          </w:tcPr>
          <w:p w14:paraId="628BC60D" w14:textId="75E10452" w:rsidR="00EF7C22" w:rsidRDefault="00EF7C22" w:rsidP="00EF7C22">
            <w:pPr>
              <w:jc w:val="center"/>
              <w:cnfStyle w:val="000000000000" w:firstRow="0" w:lastRow="0" w:firstColumn="0" w:lastColumn="0" w:oddVBand="0" w:evenVBand="0" w:oddHBand="0" w:evenHBand="0" w:firstRowFirstColumn="0" w:firstRowLastColumn="0" w:lastRowFirstColumn="0" w:lastRowLastColumn="0"/>
            </w:pPr>
            <w:r w:rsidRPr="00EF7C22">
              <w:rPr>
                <w:color w:val="70AD47" w:themeColor="accent6"/>
              </w:rPr>
              <w:t>YES</w:t>
            </w:r>
          </w:p>
        </w:tc>
      </w:tr>
    </w:tbl>
    <w:p w14:paraId="65A743D7" w14:textId="77777777" w:rsidR="00EF7C22" w:rsidRPr="007A0882" w:rsidRDefault="00EF7C22" w:rsidP="007A0882"/>
    <w:p w14:paraId="48026053" w14:textId="3D4B2D8E" w:rsidR="00AE6751" w:rsidRDefault="00F63BA8" w:rsidP="00E122EA">
      <w:r>
        <w:t>Table 1 shows of these three simplified control methods, none of them share the same requirements. The one box that states a yes/no is there because the prediction for the solar and house data can and is often also updated in real-time (rather than every 24 hours), though this of course adds extra computational time to each time-step. Along with these requirements it is also important to understand the most valuable use cases for each of these control methods:</w:t>
      </w:r>
    </w:p>
    <w:p w14:paraId="081F7E2D" w14:textId="3B3832CE" w:rsidR="00F63BA8" w:rsidRDefault="00F63BA8" w:rsidP="00E122EA"/>
    <w:p w14:paraId="7601D3FC" w14:textId="1B6E54B3" w:rsidR="00F63BA8" w:rsidRDefault="00F63BA8" w:rsidP="00F63BA8">
      <w:pPr>
        <w:pStyle w:val="ListParagraph"/>
        <w:numPr>
          <w:ilvl w:val="0"/>
          <w:numId w:val="4"/>
        </w:numPr>
      </w:pPr>
      <w:r>
        <w:t>PV Self – Consumption (Closed Loop):</w:t>
      </w:r>
    </w:p>
    <w:p w14:paraId="21ACB9C1" w14:textId="77777777" w:rsidR="003E6324" w:rsidRDefault="00F63BA8" w:rsidP="00F63BA8">
      <w:pPr>
        <w:pStyle w:val="ListParagraph"/>
        <w:numPr>
          <w:ilvl w:val="1"/>
          <w:numId w:val="4"/>
        </w:numPr>
      </w:pPr>
      <w:r>
        <w:t xml:space="preserve">Advantageous Use Case: Any instantaneous changes in </w:t>
      </w:r>
      <w:r w:rsidR="003E6324">
        <w:t>input data will result in a time-step dependent change in battery power. Such as if a user begins using power during the day and the battery has charge, it will attempt to account for this immediately.</w:t>
      </w:r>
    </w:p>
    <w:p w14:paraId="7EC7B7BB" w14:textId="77777777" w:rsidR="003E6324" w:rsidRDefault="003E6324" w:rsidP="00F63BA8">
      <w:pPr>
        <w:pStyle w:val="ListParagraph"/>
        <w:numPr>
          <w:ilvl w:val="1"/>
          <w:numId w:val="4"/>
        </w:numPr>
      </w:pPr>
      <w:r>
        <w:t>Disadvantageous Use Case: If all battery capacity is consumed before high grid import prices begin, it may have been worth not using the battery until this point, but because this system is not dependent on time in any way, this would not occur.</w:t>
      </w:r>
    </w:p>
    <w:p w14:paraId="76F185FA" w14:textId="77777777" w:rsidR="003E6324" w:rsidRDefault="003E6324" w:rsidP="003E6324">
      <w:pPr>
        <w:pStyle w:val="ListParagraph"/>
        <w:numPr>
          <w:ilvl w:val="0"/>
          <w:numId w:val="4"/>
        </w:numPr>
      </w:pPr>
      <w:r>
        <w:t>Peak Minimisation (Closed Loop):</w:t>
      </w:r>
    </w:p>
    <w:p w14:paraId="2938A46C" w14:textId="77777777" w:rsidR="003E6324" w:rsidRDefault="003E6324" w:rsidP="003E6324">
      <w:pPr>
        <w:pStyle w:val="ListParagraph"/>
        <w:numPr>
          <w:ilvl w:val="1"/>
          <w:numId w:val="4"/>
        </w:numPr>
      </w:pPr>
      <w:r>
        <w:t>Advantageous Use Case: Where pricing is in some way measured by peak energy usage or it makes more financial sense to minimise grid power over any extended period of time.</w:t>
      </w:r>
    </w:p>
    <w:p w14:paraId="55EC4D19" w14:textId="77777777" w:rsidR="003E6324" w:rsidRDefault="003E6324" w:rsidP="003E6324">
      <w:pPr>
        <w:pStyle w:val="ListParagraph"/>
        <w:numPr>
          <w:ilvl w:val="1"/>
          <w:numId w:val="4"/>
        </w:numPr>
      </w:pPr>
      <w:r>
        <w:t>Disadvantageous Use Case: If the prediction does not account for peaks in household energy usage, or it makes most sense to completely zero the grid during a particular period of the day.</w:t>
      </w:r>
    </w:p>
    <w:p w14:paraId="5C5A38E1" w14:textId="77777777" w:rsidR="003E6324" w:rsidRDefault="003E6324" w:rsidP="003E6324">
      <w:pPr>
        <w:pStyle w:val="ListParagraph"/>
        <w:numPr>
          <w:ilvl w:val="0"/>
          <w:numId w:val="4"/>
        </w:numPr>
      </w:pPr>
      <w:r>
        <w:t>Load Shifting (Open Loop):</w:t>
      </w:r>
    </w:p>
    <w:p w14:paraId="6B75468F" w14:textId="2D29D956" w:rsidR="00F43357" w:rsidRDefault="003E6324" w:rsidP="003E6324">
      <w:pPr>
        <w:pStyle w:val="ListParagraph"/>
        <w:numPr>
          <w:ilvl w:val="1"/>
          <w:numId w:val="4"/>
        </w:numPr>
      </w:pPr>
      <w:r>
        <w:t>Advantageous Use Case</w:t>
      </w:r>
      <w:r w:rsidR="00F43357">
        <w:t>: Making sure the battery is correctly charged for when grid import prices arrive (almost always in the evening). Under many systems, this control method may behave almost the same as PV self-consumption and could be easier to implement.</w:t>
      </w:r>
    </w:p>
    <w:p w14:paraId="72B4051B" w14:textId="24150C54" w:rsidR="00F63BA8" w:rsidRDefault="00F43357" w:rsidP="003E6324">
      <w:pPr>
        <w:pStyle w:val="ListParagraph"/>
        <w:numPr>
          <w:ilvl w:val="1"/>
          <w:numId w:val="4"/>
        </w:numPr>
      </w:pPr>
      <w:r>
        <w:t>Disadvantageous Use Case: Using a bad prediction, such as using a very sunny solar curve on a very rainy day, making the battery charge almost entirely off of the grid. Or just discharging at times when the battery is not needed.</w:t>
      </w:r>
    </w:p>
    <w:p w14:paraId="787047DA" w14:textId="275B998A" w:rsidR="00F43357" w:rsidRDefault="00F43357" w:rsidP="00F43357"/>
    <w:p w14:paraId="1C18CD71" w14:textId="2CB62BBE" w:rsidR="0084628C" w:rsidRDefault="0084628C" w:rsidP="00F43357">
      <w:r>
        <w:t>So,</w:t>
      </w:r>
      <w:r w:rsidR="00F43357">
        <w:t xml:space="preserve"> the important question becomes: ‘How do we know which control option makes most sense at any given time on any given day?</w:t>
      </w:r>
      <w:r>
        <w:t xml:space="preserve">’ and the answer is unfortunately we don’t, just like using any one of these control methods by themselves will result in scenarios where they perform unfavourably. But, we can however, make a very good estimate. The reason we can make this estimate </w:t>
      </w:r>
      <w:r w:rsidR="00FA4D1D">
        <w:t xml:space="preserve">at all </w:t>
      </w:r>
      <w:r>
        <w:t>is for a number of reasons relating to optimisation criteria, but the two major reasons are:</w:t>
      </w:r>
    </w:p>
    <w:p w14:paraId="311589ED" w14:textId="77777777" w:rsidR="0084628C" w:rsidRDefault="0084628C" w:rsidP="00F43357"/>
    <w:p w14:paraId="021730A8" w14:textId="36A79C1D" w:rsidR="0084628C" w:rsidRDefault="0084628C" w:rsidP="0084628C">
      <w:pPr>
        <w:pStyle w:val="ListParagraph"/>
        <w:numPr>
          <w:ilvl w:val="0"/>
          <w:numId w:val="5"/>
        </w:numPr>
      </w:pPr>
      <w:r>
        <w:t xml:space="preserve">The data for each day in PV solar systems is often very similar and follows similar curves and trends, even with household energy consumption and therefore, prediction methods for </w:t>
      </w:r>
      <w:r w:rsidR="00FA4D1D">
        <w:t>future data</w:t>
      </w:r>
      <w:r>
        <w:t xml:space="preserve"> do not need to be overly complicated, greatly reducing computational </w:t>
      </w:r>
      <w:r w:rsidR="007E3A9A">
        <w:t>overhead</w:t>
      </w:r>
      <w:r>
        <w:t xml:space="preserve"> and increasing prediction accuracy.</w:t>
      </w:r>
    </w:p>
    <w:p w14:paraId="001E1CFA" w14:textId="54E66503" w:rsidR="00F43357" w:rsidRDefault="0084628C" w:rsidP="0084628C">
      <w:pPr>
        <w:pStyle w:val="ListParagraph"/>
        <w:numPr>
          <w:ilvl w:val="0"/>
          <w:numId w:val="5"/>
        </w:numPr>
      </w:pPr>
      <w:r>
        <w:t>All of these control methods share similar input data</w:t>
      </w:r>
      <w:r w:rsidR="00A06E7B">
        <w:t xml:space="preserve"> types</w:t>
      </w:r>
      <w:r>
        <w:t>, and more importantly, almost the same objective: to save energy for the system and money for the user.</w:t>
      </w:r>
    </w:p>
    <w:p w14:paraId="5659D922" w14:textId="1F469F42" w:rsidR="00FA4D1D" w:rsidRDefault="00FA4D1D" w:rsidP="00FA4D1D"/>
    <w:p w14:paraId="73586A56" w14:textId="111299E0" w:rsidR="00FA4D1D" w:rsidRDefault="00FA4D1D" w:rsidP="00FA4D1D">
      <w:r>
        <w:t xml:space="preserve">This is why a </w:t>
      </w:r>
      <w:r w:rsidR="004C041F">
        <w:t>higher-level</w:t>
      </w:r>
      <w:r>
        <w:t xml:space="preserve"> control system can be used, where these control methods are now objective functions to be compared in optimisation.</w:t>
      </w:r>
      <w:r w:rsidR="004C041F">
        <w:t xml:space="preserve"> Also, including the import and export Tariff information provides the addition for purely financial based objectives. This control system can now be represented functionally by the following diagram:</w:t>
      </w:r>
    </w:p>
    <w:p w14:paraId="14C0D986" w14:textId="4565A52C" w:rsidR="004C041F" w:rsidRDefault="004C041F" w:rsidP="00FA4D1D"/>
    <w:p w14:paraId="3D815D93" w14:textId="77777777" w:rsidR="004C041F" w:rsidRDefault="004C041F" w:rsidP="004C041F">
      <w:pPr>
        <w:keepNext/>
        <w:jc w:val="center"/>
      </w:pPr>
      <w:r>
        <w:rPr>
          <w:noProof/>
        </w:rPr>
        <w:drawing>
          <wp:inline distT="0" distB="0" distL="0" distR="0" wp14:anchorId="1E35C59E" wp14:editId="411417D5">
            <wp:extent cx="5114925" cy="28194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14925" cy="2819400"/>
                    </a:xfrm>
                    <a:prstGeom prst="rect">
                      <a:avLst/>
                    </a:prstGeom>
                    <a:noFill/>
                    <a:ln>
                      <a:noFill/>
                    </a:ln>
                  </pic:spPr>
                </pic:pic>
              </a:graphicData>
            </a:graphic>
          </wp:inline>
        </w:drawing>
      </w:r>
    </w:p>
    <w:p w14:paraId="3E1D664F" w14:textId="3955EBE8" w:rsidR="00697740" w:rsidRDefault="004C041F" w:rsidP="00E6772B">
      <w:pPr>
        <w:pStyle w:val="Caption"/>
        <w:jc w:val="center"/>
      </w:pPr>
      <w:bookmarkStart w:id="15" w:name="_Toc20584545"/>
      <w:r>
        <w:t xml:space="preserve">Figure </w:t>
      </w:r>
      <w:fldSimple w:instr=" SEQ Figure \* ARABIC ">
        <w:r w:rsidR="001F61ED">
          <w:rPr>
            <w:noProof/>
          </w:rPr>
          <w:t>7</w:t>
        </w:r>
      </w:fldSimple>
      <w:r>
        <w:t>: Optimisation Battery Control System</w:t>
      </w:r>
      <w:bookmarkEnd w:id="15"/>
    </w:p>
    <w:p w14:paraId="4CD952F2" w14:textId="484FF1CB" w:rsidR="00E6772B" w:rsidRDefault="00E6772B" w:rsidP="00697740"/>
    <w:p w14:paraId="3DFBD775" w14:textId="25BE0EA4" w:rsidR="00E6772B" w:rsidRDefault="00E6772B" w:rsidP="00E6772B">
      <w:pPr>
        <w:pStyle w:val="Heading2"/>
        <w:numPr>
          <w:ilvl w:val="1"/>
          <w:numId w:val="2"/>
        </w:numPr>
      </w:pPr>
      <w:bookmarkStart w:id="16" w:name="_Toc20582782"/>
      <w:r>
        <w:t>Input Data Systems</w:t>
      </w:r>
      <w:bookmarkEnd w:id="16"/>
    </w:p>
    <w:p w14:paraId="62001036" w14:textId="6A472ABD" w:rsidR="004D55CB" w:rsidRDefault="004D55CB" w:rsidP="004D55CB">
      <w:r>
        <w:t>For the control system to use the various data types it needs; solar, house/load, battery, etc. it needs systems in place to obtain and store this information. Different PV models will use different protocols to do this, though one commonly used, and well understood method is communication via servers. Using this method allows data to be arranged and categorised via server addresses, meaning accessing the correct data can be as simple as knowing which address it is stored in. Solar systems may choose to create a separate server for load information, making a total of three servers including one for the battery. These server systems may come in many forms such as ‘TCP’</w:t>
      </w:r>
      <w:r w:rsidR="00E23B78">
        <w:t xml:space="preserve">, </w:t>
      </w:r>
      <w:r>
        <w:t>‘UDP’</w:t>
      </w:r>
      <w:r w:rsidR="00E23B78">
        <w:t xml:space="preserve">, </w:t>
      </w:r>
      <w:r>
        <w:t>Modbus</w:t>
      </w:r>
      <w:r w:rsidR="00E23B78">
        <w:t>, etc.</w:t>
      </w:r>
      <w:r>
        <w:t xml:space="preserve"> though the principle of obtaining the data remains the same. However, there is often another sub-system that</w:t>
      </w:r>
      <w:r w:rsidR="00E23B78">
        <w:t xml:space="preserve"> </w:t>
      </w:r>
      <w:r>
        <w:t>directly handle</w:t>
      </w:r>
      <w:r w:rsidR="00E23B78">
        <w:t>s</w:t>
      </w:r>
      <w:r>
        <w:t xml:space="preserve"> the data from the servers before it can be used by the control system. This sub-system is often known as the drivers, and are hence situated in this system in the following way:</w:t>
      </w:r>
    </w:p>
    <w:p w14:paraId="377ACC52" w14:textId="77777777" w:rsidR="004D55CB" w:rsidRDefault="004D55CB" w:rsidP="004D55CB"/>
    <w:p w14:paraId="343860A5" w14:textId="78AAFC3A" w:rsidR="007537A2" w:rsidRDefault="007537A2" w:rsidP="007537A2">
      <w:pPr>
        <w:keepNext/>
        <w:jc w:val="center"/>
      </w:pPr>
      <w:r>
        <w:rPr>
          <w:noProof/>
        </w:rPr>
        <w:lastRenderedPageBreak/>
        <w:drawing>
          <wp:inline distT="0" distB="0" distL="0" distR="0" wp14:anchorId="04110E30" wp14:editId="32A4D5CE">
            <wp:extent cx="5467350" cy="3619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67350" cy="3619500"/>
                    </a:xfrm>
                    <a:prstGeom prst="rect">
                      <a:avLst/>
                    </a:prstGeom>
                    <a:noFill/>
                    <a:ln>
                      <a:noFill/>
                    </a:ln>
                  </pic:spPr>
                </pic:pic>
              </a:graphicData>
            </a:graphic>
          </wp:inline>
        </w:drawing>
      </w:r>
    </w:p>
    <w:p w14:paraId="1B36CCE3" w14:textId="4F9E11AF" w:rsidR="004D55CB" w:rsidRDefault="007537A2" w:rsidP="007537A2">
      <w:pPr>
        <w:pStyle w:val="Caption"/>
        <w:jc w:val="center"/>
      </w:pPr>
      <w:bookmarkStart w:id="17" w:name="_Toc20584546"/>
      <w:r>
        <w:t xml:space="preserve">Figure </w:t>
      </w:r>
      <w:fldSimple w:instr=" SEQ Figure \* ARABIC ">
        <w:r w:rsidR="001F61ED">
          <w:rPr>
            <w:noProof/>
          </w:rPr>
          <w:t>8</w:t>
        </w:r>
      </w:fldSimple>
      <w:r>
        <w:t>: Input Data Systems Overview</w:t>
      </w:r>
      <w:bookmarkEnd w:id="17"/>
    </w:p>
    <w:p w14:paraId="22BCAE9C" w14:textId="77777777" w:rsidR="007537A2" w:rsidRDefault="007537A2" w:rsidP="004D55CB"/>
    <w:p w14:paraId="205ED870" w14:textId="77777777" w:rsidR="004D55CB" w:rsidRDefault="004D55CB" w:rsidP="004D55CB">
      <w:r>
        <w:t>There are two main reasons these drivers in most cases need to exist:</w:t>
      </w:r>
    </w:p>
    <w:p w14:paraId="71A20E76" w14:textId="77777777" w:rsidR="004D55CB" w:rsidRDefault="004D55CB" w:rsidP="004D55CB">
      <w:pPr>
        <w:pStyle w:val="ListParagraph"/>
        <w:numPr>
          <w:ilvl w:val="0"/>
          <w:numId w:val="8"/>
        </w:numPr>
      </w:pPr>
      <w:r>
        <w:t>One system may involve a variety of server protocols with its various devices and the drivers ensure that even with information coming in different forms, the control system does not need to care and should always receive information in the same format.</w:t>
      </w:r>
    </w:p>
    <w:p w14:paraId="7111B389" w14:textId="77777777" w:rsidR="004D55CB" w:rsidRDefault="004D55CB" w:rsidP="004D55CB">
      <w:pPr>
        <w:pStyle w:val="ListParagraph"/>
        <w:numPr>
          <w:ilvl w:val="0"/>
          <w:numId w:val="8"/>
        </w:numPr>
      </w:pPr>
      <w:r>
        <w:t>The drivers control the flow of information, this helps greatly in synchronising data, and simplifying data handling for the control system.</w:t>
      </w:r>
    </w:p>
    <w:p w14:paraId="4F21738C" w14:textId="77777777" w:rsidR="004D55CB" w:rsidRDefault="004D55CB" w:rsidP="004D55CB"/>
    <w:p w14:paraId="515AA789" w14:textId="663FA811" w:rsidR="004D55CB" w:rsidRDefault="004D55CB" w:rsidP="004D55CB">
      <w:r>
        <w:t xml:space="preserve">Many systems will use different ways of controlling the data flow, though usually involve one of the two major asynchronous and synchronous data protocols. Those being the ‘publish/subscribe model’ (pub-sub) and the ‘request/reply model’ (req-rep). The pub-sub model means that the control system will subscribe to the driver and only receive data when the driver publishes, so the data flow is handled mostly on the driver side. The req-rep model means that the control system will only receive new data when it requests it from the driver, so the data flow is handled mostly by the control system. The following figure shows </w:t>
      </w:r>
      <w:r w:rsidR="004D3806">
        <w:t>visually how each of these models work:</w:t>
      </w:r>
    </w:p>
    <w:p w14:paraId="1DDA1F45" w14:textId="77777777" w:rsidR="004D55CB" w:rsidRDefault="004D55CB" w:rsidP="004D55CB"/>
    <w:p w14:paraId="42DEF929" w14:textId="77777777" w:rsidR="00AB3287" w:rsidRDefault="00AB3287" w:rsidP="00AB3287">
      <w:pPr>
        <w:keepNext/>
        <w:jc w:val="center"/>
      </w:pPr>
      <w:r>
        <w:rPr>
          <w:noProof/>
        </w:rPr>
        <w:lastRenderedPageBreak/>
        <w:drawing>
          <wp:inline distT="0" distB="0" distL="0" distR="0" wp14:anchorId="21A5F264" wp14:editId="0F42CC84">
            <wp:extent cx="4362450" cy="50387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62450" cy="5038725"/>
                    </a:xfrm>
                    <a:prstGeom prst="rect">
                      <a:avLst/>
                    </a:prstGeom>
                    <a:noFill/>
                    <a:ln>
                      <a:noFill/>
                    </a:ln>
                  </pic:spPr>
                </pic:pic>
              </a:graphicData>
            </a:graphic>
          </wp:inline>
        </w:drawing>
      </w:r>
    </w:p>
    <w:p w14:paraId="78389E21" w14:textId="6A13726C" w:rsidR="004D55CB" w:rsidRDefault="00AB3287" w:rsidP="00AB3287">
      <w:pPr>
        <w:pStyle w:val="Caption"/>
        <w:jc w:val="center"/>
      </w:pPr>
      <w:bookmarkStart w:id="18" w:name="_Toc20584547"/>
      <w:r>
        <w:t xml:space="preserve">Figure </w:t>
      </w:r>
      <w:fldSimple w:instr=" SEQ Figure \* ARABIC ">
        <w:r w:rsidR="001F61ED">
          <w:rPr>
            <w:noProof/>
          </w:rPr>
          <w:t>9</w:t>
        </w:r>
      </w:fldSimple>
      <w:r>
        <w:t>: Logical Breakdown of Pub-Sub and Req-Rep Models</w:t>
      </w:r>
      <w:bookmarkEnd w:id="18"/>
    </w:p>
    <w:p w14:paraId="01812EE4" w14:textId="77777777" w:rsidR="00AB3287" w:rsidRDefault="00AB3287" w:rsidP="004D55CB"/>
    <w:p w14:paraId="3AFE2500" w14:textId="56567D92" w:rsidR="004D55CB" w:rsidRDefault="004D55CB" w:rsidP="001F61ED">
      <w:r>
        <w:t xml:space="preserve">The servers and drivers will </w:t>
      </w:r>
      <w:r w:rsidR="004D3806">
        <w:t xml:space="preserve">hence </w:t>
      </w:r>
      <w:r>
        <w:t xml:space="preserve">ensure that communication is structured, effective and controlled, but generally do nothing to ensure the data’s validity. Therefore, filtering becomes necessary, as without it, one outlying value could significantly decrease the accuracy of the entire control system for an extended period. Data filtering can be performed at many steps in the input data’s logical flow, though is most commonly performed either by the drivers or within the control system. For the purposes of higher-level control systems, it often makes more sense to filter the data within the control </w:t>
      </w:r>
      <w:r w:rsidR="004D3806">
        <w:t>portion</w:t>
      </w:r>
      <w:r>
        <w:t xml:space="preserve">, as filtering may be something that needs altering or even dynamic control, and the drivers typically are a static program. There are numerous filters that exist for one-dimensional data filtering including [???], though a well-established example for this type of data would be the Kalman filter. This filter works by establishing a prediction model of new data with an associated probability (prior), and updating this prediction model based on new measurements with an associated covariance and new probability (posterior), the one-dimensional Kalman filter is the simplest version of this, and can be used to ‘smooth’ data, or update any data model based on new information. For the optimisation-based control system, this filter can be used in two cases: To ’smooth’ out data arriving from the solar and house/load, as well as update the future prediction </w:t>
      </w:r>
      <w:r w:rsidR="004D3806">
        <w:t xml:space="preserve">needed for optimisation </w:t>
      </w:r>
      <w:r>
        <w:t xml:space="preserve">based on new data. A basic example of this one-dimensional Kalman filter implemented in </w:t>
      </w:r>
      <w:r w:rsidR="004D3806">
        <w:t xml:space="preserve">a </w:t>
      </w:r>
      <w:r>
        <w:t>Python environment is outlined in the figure below:</w:t>
      </w:r>
    </w:p>
    <w:p w14:paraId="47C7D5CF" w14:textId="77777777" w:rsidR="001F61ED" w:rsidRDefault="00AB3287" w:rsidP="001F61ED">
      <w:pPr>
        <w:keepNext/>
        <w:jc w:val="center"/>
      </w:pPr>
      <w:r>
        <w:rPr>
          <w:noProof/>
        </w:rPr>
        <w:lastRenderedPageBreak/>
        <w:drawing>
          <wp:inline distT="0" distB="0" distL="0" distR="0" wp14:anchorId="145DF126" wp14:editId="7A5823F1">
            <wp:extent cx="5077241" cy="4638675"/>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81514" cy="4642579"/>
                    </a:xfrm>
                    <a:prstGeom prst="rect">
                      <a:avLst/>
                    </a:prstGeom>
                    <a:noFill/>
                    <a:ln>
                      <a:noFill/>
                    </a:ln>
                  </pic:spPr>
                </pic:pic>
              </a:graphicData>
            </a:graphic>
          </wp:inline>
        </w:drawing>
      </w:r>
    </w:p>
    <w:p w14:paraId="73311335" w14:textId="0D97CC5E" w:rsidR="00AB3287" w:rsidRDefault="001F61ED" w:rsidP="001F61ED">
      <w:pPr>
        <w:pStyle w:val="Caption"/>
        <w:jc w:val="center"/>
      </w:pPr>
      <w:bookmarkStart w:id="19" w:name="_Toc20584548"/>
      <w:r>
        <w:t xml:space="preserve">Figure </w:t>
      </w:r>
      <w:fldSimple w:instr=" SEQ Figure \* ARABIC ">
        <w:r>
          <w:rPr>
            <w:noProof/>
          </w:rPr>
          <w:t>10</w:t>
        </w:r>
      </w:fldSimple>
      <w:r>
        <w:t>: One-Dimensional Kalman Filter Python Code Example</w:t>
      </w:r>
      <w:bookmarkEnd w:id="19"/>
    </w:p>
    <w:p w14:paraId="6642DC42" w14:textId="77777777" w:rsidR="004D55CB" w:rsidRDefault="004D55CB" w:rsidP="004D55CB">
      <w:r>
        <w:t xml:space="preserve">As the code example shows this, filter has a ‘prediction’ step, an ‘update’ step and a ‘Kalman gain’ step which only executes if a new measurement is received and is used to update the current prediction. </w:t>
      </w:r>
    </w:p>
    <w:p w14:paraId="2E08AD90" w14:textId="77777777" w:rsidR="004D55CB" w:rsidRDefault="004D55CB" w:rsidP="004D55CB"/>
    <w:p w14:paraId="1DF74222" w14:textId="77777777" w:rsidR="004D55CB" w:rsidRDefault="004D55CB" w:rsidP="004D55CB">
      <w:r>
        <w:t>With these systems in place, controlled and filtered data can be used by the control system, and in turn produce the battery power values required, which are written to the battery’s server.</w:t>
      </w:r>
    </w:p>
    <w:p w14:paraId="31B0DD81" w14:textId="77777777" w:rsidR="004D55CB" w:rsidRDefault="004D55CB" w:rsidP="004D55CB"/>
    <w:p w14:paraId="692E7ED1" w14:textId="77777777" w:rsidR="004D55CB" w:rsidRDefault="004D55CB" w:rsidP="004D55CB">
      <w:pPr>
        <w:pStyle w:val="Heading2"/>
        <w:numPr>
          <w:ilvl w:val="1"/>
          <w:numId w:val="2"/>
        </w:numPr>
      </w:pPr>
      <w:bookmarkStart w:id="20" w:name="_Toc20582783"/>
      <w:r>
        <w:t>Battery Models</w:t>
      </w:r>
      <w:bookmarkEnd w:id="20"/>
    </w:p>
    <w:p w14:paraId="37C419C7" w14:textId="6C3CF64B" w:rsidR="004D55CB" w:rsidRDefault="004D55CB" w:rsidP="004D55CB">
      <w:r>
        <w:t>The batteries themselves are complicated devices, involving a large quantity of parameters that can define its characteristics. These involve its various limits, efficiencies, estimated lifespans, and other quantities that define how the battery behave</w:t>
      </w:r>
      <w:r w:rsidR="0017517A">
        <w:t>s</w:t>
      </w:r>
      <w:r>
        <w:t>. Some typical values of current market energy storage solutions available in Australia are shown below:</w:t>
      </w:r>
    </w:p>
    <w:p w14:paraId="791DB8D0" w14:textId="77777777" w:rsidR="004D55CB" w:rsidRDefault="004D55CB" w:rsidP="004D55CB"/>
    <w:p w14:paraId="1DA396AC" w14:textId="4A7667CA" w:rsidR="00E32963" w:rsidRDefault="00E32963" w:rsidP="00E32963">
      <w:pPr>
        <w:pStyle w:val="Caption"/>
        <w:keepNext/>
        <w:jc w:val="center"/>
      </w:pPr>
      <w:bookmarkStart w:id="21" w:name="_Toc20584536"/>
      <w:r>
        <w:t xml:space="preserve">Table </w:t>
      </w:r>
      <w:fldSimple w:instr=" SEQ Table \* ARABIC ">
        <w:r>
          <w:rPr>
            <w:noProof/>
          </w:rPr>
          <w:t>2</w:t>
        </w:r>
      </w:fldSimple>
      <w:r>
        <w:t>: Typical Specifications for Popular Energy Storage Solutions</w:t>
      </w:r>
      <w:bookmarkEnd w:id="21"/>
    </w:p>
    <w:tbl>
      <w:tblPr>
        <w:tblStyle w:val="GridTable3-Accent5"/>
        <w:tblW w:w="9268" w:type="dxa"/>
        <w:jc w:val="center"/>
        <w:tblLook w:val="04A0" w:firstRow="1" w:lastRow="0" w:firstColumn="1" w:lastColumn="0" w:noHBand="0" w:noVBand="1"/>
      </w:tblPr>
      <w:tblGrid>
        <w:gridCol w:w="2317"/>
        <w:gridCol w:w="2317"/>
        <w:gridCol w:w="2317"/>
        <w:gridCol w:w="2317"/>
      </w:tblGrid>
      <w:tr w:rsidR="001B4F6F" w14:paraId="62C10324" w14:textId="77777777" w:rsidTr="00E32963">
        <w:trPr>
          <w:cnfStyle w:val="100000000000" w:firstRow="1" w:lastRow="0" w:firstColumn="0" w:lastColumn="0" w:oddVBand="0" w:evenVBand="0" w:oddHBand="0" w:evenHBand="0" w:firstRowFirstColumn="0" w:firstRowLastColumn="0" w:lastRowFirstColumn="0" w:lastRowLastColumn="0"/>
          <w:trHeight w:val="737"/>
          <w:jc w:val="center"/>
        </w:trPr>
        <w:tc>
          <w:tcPr>
            <w:cnfStyle w:val="001000000100" w:firstRow="0" w:lastRow="0" w:firstColumn="1" w:lastColumn="0" w:oddVBand="0" w:evenVBand="0" w:oddHBand="0" w:evenHBand="0" w:firstRowFirstColumn="1" w:firstRowLastColumn="0" w:lastRowFirstColumn="0" w:lastRowLastColumn="0"/>
            <w:tcW w:w="2317" w:type="dxa"/>
            <w:vAlign w:val="center"/>
          </w:tcPr>
          <w:p w14:paraId="61969F6D" w14:textId="77777777" w:rsidR="001B4F6F" w:rsidRDefault="001B4F6F" w:rsidP="00E32963">
            <w:pPr>
              <w:jc w:val="center"/>
            </w:pPr>
          </w:p>
        </w:tc>
        <w:tc>
          <w:tcPr>
            <w:tcW w:w="2317" w:type="dxa"/>
            <w:vAlign w:val="bottom"/>
          </w:tcPr>
          <w:p w14:paraId="6A6EF6A1" w14:textId="44EC749E" w:rsidR="001B4F6F" w:rsidRDefault="001B4F6F" w:rsidP="00E32963">
            <w:pPr>
              <w:jc w:val="center"/>
              <w:cnfStyle w:val="100000000000" w:firstRow="1" w:lastRow="0" w:firstColumn="0" w:lastColumn="0" w:oddVBand="0" w:evenVBand="0" w:oddHBand="0" w:evenHBand="0" w:firstRowFirstColumn="0" w:firstRowLastColumn="0" w:lastRowFirstColumn="0" w:lastRowLastColumn="0"/>
            </w:pPr>
            <w:r>
              <w:t xml:space="preserve">Tesla </w:t>
            </w:r>
            <w:r w:rsidR="00E32963">
              <w:t>–</w:t>
            </w:r>
            <w:r>
              <w:t xml:space="preserve"> Powerwall</w:t>
            </w:r>
            <w:r w:rsidR="00E32963">
              <w:t xml:space="preserve"> 2</w:t>
            </w:r>
          </w:p>
        </w:tc>
        <w:tc>
          <w:tcPr>
            <w:tcW w:w="2317" w:type="dxa"/>
            <w:vAlign w:val="bottom"/>
          </w:tcPr>
          <w:p w14:paraId="3DF87D1E" w14:textId="3A9F0968" w:rsidR="001B4F6F" w:rsidRDefault="001B4F6F" w:rsidP="00E32963">
            <w:pPr>
              <w:jc w:val="center"/>
              <w:cnfStyle w:val="100000000000" w:firstRow="1" w:lastRow="0" w:firstColumn="0" w:lastColumn="0" w:oddVBand="0" w:evenVBand="0" w:oddHBand="0" w:evenHBand="0" w:firstRowFirstColumn="0" w:firstRowLastColumn="0" w:lastRowFirstColumn="0" w:lastRowLastColumn="0"/>
            </w:pPr>
            <w:proofErr w:type="spellStart"/>
            <w:r>
              <w:t>SolaX</w:t>
            </w:r>
            <w:proofErr w:type="spellEnd"/>
            <w:r>
              <w:t xml:space="preserve"> - Triple Power</w:t>
            </w:r>
          </w:p>
        </w:tc>
        <w:tc>
          <w:tcPr>
            <w:tcW w:w="2317" w:type="dxa"/>
            <w:vAlign w:val="bottom"/>
          </w:tcPr>
          <w:p w14:paraId="00E4C0B1" w14:textId="206AF112" w:rsidR="001B4F6F" w:rsidRDefault="001B4F6F" w:rsidP="00E32963">
            <w:pPr>
              <w:jc w:val="center"/>
              <w:cnfStyle w:val="100000000000" w:firstRow="1" w:lastRow="0" w:firstColumn="0" w:lastColumn="0" w:oddVBand="0" w:evenVBand="0" w:oddHBand="0" w:evenHBand="0" w:firstRowFirstColumn="0" w:firstRowLastColumn="0" w:lastRowFirstColumn="0" w:lastRowLastColumn="0"/>
            </w:pPr>
            <w:r>
              <w:t>LG RESU High Voltage</w:t>
            </w:r>
          </w:p>
        </w:tc>
      </w:tr>
      <w:tr w:rsidR="001B4F6F" w14:paraId="2043B04F" w14:textId="77777777" w:rsidTr="00E32963">
        <w:trPr>
          <w:cnfStyle w:val="000000100000" w:firstRow="0" w:lastRow="0" w:firstColumn="0" w:lastColumn="0" w:oddVBand="0" w:evenVBand="0" w:oddHBand="1" w:evenHBand="0" w:firstRowFirstColumn="0" w:firstRowLastColumn="0" w:lastRowFirstColumn="0" w:lastRowLastColumn="0"/>
          <w:trHeight w:val="347"/>
          <w:jc w:val="center"/>
        </w:trPr>
        <w:tc>
          <w:tcPr>
            <w:cnfStyle w:val="001000000000" w:firstRow="0" w:lastRow="0" w:firstColumn="1" w:lastColumn="0" w:oddVBand="0" w:evenVBand="0" w:oddHBand="0" w:evenHBand="0" w:firstRowFirstColumn="0" w:firstRowLastColumn="0" w:lastRowFirstColumn="0" w:lastRowLastColumn="0"/>
            <w:tcW w:w="2317" w:type="dxa"/>
            <w:vAlign w:val="center"/>
          </w:tcPr>
          <w:p w14:paraId="21A268CD" w14:textId="0EF1A72B" w:rsidR="001B4F6F" w:rsidRDefault="001B4F6F" w:rsidP="00E32963">
            <w:pPr>
              <w:jc w:val="right"/>
            </w:pPr>
            <w:r>
              <w:t>Power (Continuous)</w:t>
            </w:r>
          </w:p>
        </w:tc>
        <w:tc>
          <w:tcPr>
            <w:tcW w:w="2317" w:type="dxa"/>
            <w:vAlign w:val="center"/>
          </w:tcPr>
          <w:p w14:paraId="6E9B54EA" w14:textId="7DE46496" w:rsidR="001B4F6F" w:rsidRDefault="00E32963" w:rsidP="00E32963">
            <w:pPr>
              <w:jc w:val="center"/>
              <w:cnfStyle w:val="000000100000" w:firstRow="0" w:lastRow="0" w:firstColumn="0" w:lastColumn="0" w:oddVBand="0" w:evenVBand="0" w:oddHBand="1" w:evenHBand="0" w:firstRowFirstColumn="0" w:firstRowLastColumn="0" w:lastRowFirstColumn="0" w:lastRowLastColumn="0"/>
            </w:pPr>
            <w:r>
              <w:t>5kWh (7kWh peak)</w:t>
            </w:r>
          </w:p>
        </w:tc>
        <w:tc>
          <w:tcPr>
            <w:tcW w:w="2317" w:type="dxa"/>
            <w:vAlign w:val="center"/>
          </w:tcPr>
          <w:p w14:paraId="58158A0B" w14:textId="27653D84" w:rsidR="001B4F6F" w:rsidRDefault="00E32963" w:rsidP="00E32963">
            <w:pPr>
              <w:jc w:val="center"/>
              <w:cnfStyle w:val="000000100000" w:firstRow="0" w:lastRow="0" w:firstColumn="0" w:lastColumn="0" w:oddVBand="0" w:evenVBand="0" w:oddHBand="1" w:evenHBand="0" w:firstRowFirstColumn="0" w:firstRowLastColumn="0" w:lastRowFirstColumn="0" w:lastRowLastColumn="0"/>
            </w:pPr>
            <w:r>
              <w:t>Up to 10kW</w:t>
            </w:r>
          </w:p>
        </w:tc>
        <w:tc>
          <w:tcPr>
            <w:tcW w:w="2317" w:type="dxa"/>
            <w:vAlign w:val="center"/>
          </w:tcPr>
          <w:p w14:paraId="4D5DBDB5" w14:textId="60F365D5" w:rsidR="001B4F6F" w:rsidRDefault="001B4F6F" w:rsidP="00E32963">
            <w:pPr>
              <w:jc w:val="center"/>
              <w:cnfStyle w:val="000000100000" w:firstRow="0" w:lastRow="0" w:firstColumn="0" w:lastColumn="0" w:oddVBand="0" w:evenVBand="0" w:oddHBand="1" w:evenHBand="0" w:firstRowFirstColumn="0" w:firstRowLastColumn="0" w:lastRowFirstColumn="0" w:lastRowLastColumn="0"/>
            </w:pPr>
            <w:r>
              <w:t>Up to 5kW</w:t>
            </w:r>
          </w:p>
        </w:tc>
      </w:tr>
      <w:tr w:rsidR="001B4F6F" w14:paraId="43CAEF9A" w14:textId="77777777" w:rsidTr="00E32963">
        <w:trPr>
          <w:trHeight w:val="737"/>
          <w:jc w:val="center"/>
        </w:trPr>
        <w:tc>
          <w:tcPr>
            <w:cnfStyle w:val="001000000000" w:firstRow="0" w:lastRow="0" w:firstColumn="1" w:lastColumn="0" w:oddVBand="0" w:evenVBand="0" w:oddHBand="0" w:evenHBand="0" w:firstRowFirstColumn="0" w:firstRowLastColumn="0" w:lastRowFirstColumn="0" w:lastRowLastColumn="0"/>
            <w:tcW w:w="2317" w:type="dxa"/>
            <w:vAlign w:val="center"/>
          </w:tcPr>
          <w:p w14:paraId="5FCF7B39" w14:textId="50FC07AF" w:rsidR="001B4F6F" w:rsidRDefault="001B4F6F" w:rsidP="00E32963">
            <w:pPr>
              <w:jc w:val="right"/>
            </w:pPr>
            <w:r>
              <w:t>Capacity</w:t>
            </w:r>
          </w:p>
        </w:tc>
        <w:tc>
          <w:tcPr>
            <w:tcW w:w="2317" w:type="dxa"/>
            <w:vAlign w:val="center"/>
          </w:tcPr>
          <w:p w14:paraId="35B72036" w14:textId="2E5DECDC" w:rsidR="001B4F6F" w:rsidRDefault="00E32963" w:rsidP="00E32963">
            <w:pPr>
              <w:jc w:val="center"/>
              <w:cnfStyle w:val="000000000000" w:firstRow="0" w:lastRow="0" w:firstColumn="0" w:lastColumn="0" w:oddVBand="0" w:evenVBand="0" w:oddHBand="0" w:evenHBand="0" w:firstRowFirstColumn="0" w:firstRowLastColumn="0" w:lastRowFirstColumn="0" w:lastRowLastColumn="0"/>
            </w:pPr>
            <w:r>
              <w:t>13.5kWh (AC)</w:t>
            </w:r>
          </w:p>
        </w:tc>
        <w:tc>
          <w:tcPr>
            <w:tcW w:w="2317" w:type="dxa"/>
            <w:vAlign w:val="center"/>
          </w:tcPr>
          <w:p w14:paraId="4D5B7DAD" w14:textId="0753E357" w:rsidR="001B4F6F" w:rsidRDefault="00E32963" w:rsidP="00E32963">
            <w:pPr>
              <w:jc w:val="center"/>
              <w:cnfStyle w:val="000000000000" w:firstRow="0" w:lastRow="0" w:firstColumn="0" w:lastColumn="0" w:oddVBand="0" w:evenVBand="0" w:oddHBand="0" w:evenHBand="0" w:firstRowFirstColumn="0" w:firstRowLastColumn="0" w:lastRowFirstColumn="0" w:lastRowLastColumn="0"/>
            </w:pPr>
            <w:r w:rsidRPr="00E32963">
              <w:t>5.8kWh, 11.6kWh, 17.4kWh, 23.2kWh</w:t>
            </w:r>
          </w:p>
        </w:tc>
        <w:tc>
          <w:tcPr>
            <w:tcW w:w="2317" w:type="dxa"/>
            <w:vAlign w:val="center"/>
          </w:tcPr>
          <w:p w14:paraId="49F12951" w14:textId="6250A634" w:rsidR="001B4F6F" w:rsidRDefault="001B4F6F" w:rsidP="00E32963">
            <w:pPr>
              <w:jc w:val="center"/>
              <w:cnfStyle w:val="000000000000" w:firstRow="0" w:lastRow="0" w:firstColumn="0" w:lastColumn="0" w:oddVBand="0" w:evenVBand="0" w:oddHBand="0" w:evenHBand="0" w:firstRowFirstColumn="0" w:firstRowLastColumn="0" w:lastRowFirstColumn="0" w:lastRowLastColumn="0"/>
            </w:pPr>
            <w:r>
              <w:t>9.3kWh</w:t>
            </w:r>
          </w:p>
        </w:tc>
      </w:tr>
      <w:tr w:rsidR="001B4F6F" w14:paraId="3E0806D3" w14:textId="77777777" w:rsidTr="00E32963">
        <w:trPr>
          <w:cnfStyle w:val="000000100000" w:firstRow="0" w:lastRow="0" w:firstColumn="0" w:lastColumn="0" w:oddVBand="0" w:evenVBand="0" w:oddHBand="1" w:evenHBand="0" w:firstRowFirstColumn="0" w:firstRowLastColumn="0" w:lastRowFirstColumn="0" w:lastRowLastColumn="0"/>
          <w:trHeight w:val="347"/>
          <w:jc w:val="center"/>
        </w:trPr>
        <w:tc>
          <w:tcPr>
            <w:cnfStyle w:val="001000000000" w:firstRow="0" w:lastRow="0" w:firstColumn="1" w:lastColumn="0" w:oddVBand="0" w:evenVBand="0" w:oddHBand="0" w:evenHBand="0" w:firstRowFirstColumn="0" w:firstRowLastColumn="0" w:lastRowFirstColumn="0" w:lastRowLastColumn="0"/>
            <w:tcW w:w="2317" w:type="dxa"/>
            <w:vAlign w:val="center"/>
          </w:tcPr>
          <w:p w14:paraId="584421D6" w14:textId="4B1C1AAF" w:rsidR="001B4F6F" w:rsidRDefault="001B4F6F" w:rsidP="00E32963">
            <w:pPr>
              <w:jc w:val="right"/>
            </w:pPr>
            <w:r>
              <w:lastRenderedPageBreak/>
              <w:t>Depth of Discharge</w:t>
            </w:r>
          </w:p>
        </w:tc>
        <w:tc>
          <w:tcPr>
            <w:tcW w:w="2317" w:type="dxa"/>
            <w:vAlign w:val="center"/>
          </w:tcPr>
          <w:p w14:paraId="48D2EBA7" w14:textId="051B60B2" w:rsidR="001B4F6F" w:rsidRDefault="00E32963" w:rsidP="00E32963">
            <w:pPr>
              <w:jc w:val="center"/>
              <w:cnfStyle w:val="000000100000" w:firstRow="0" w:lastRow="0" w:firstColumn="0" w:lastColumn="0" w:oddVBand="0" w:evenVBand="0" w:oddHBand="1" w:evenHBand="0" w:firstRowFirstColumn="0" w:firstRowLastColumn="0" w:lastRowFirstColumn="0" w:lastRowLastColumn="0"/>
            </w:pPr>
            <w:r>
              <w:t>100%</w:t>
            </w:r>
          </w:p>
        </w:tc>
        <w:tc>
          <w:tcPr>
            <w:tcW w:w="2317" w:type="dxa"/>
            <w:vAlign w:val="center"/>
          </w:tcPr>
          <w:p w14:paraId="5EA7487F" w14:textId="060059F8" w:rsidR="001B4F6F" w:rsidRDefault="00E32963" w:rsidP="00E32963">
            <w:pPr>
              <w:jc w:val="center"/>
              <w:cnfStyle w:val="000000100000" w:firstRow="0" w:lastRow="0" w:firstColumn="0" w:lastColumn="0" w:oddVBand="0" w:evenVBand="0" w:oddHBand="1" w:evenHBand="0" w:firstRowFirstColumn="0" w:firstRowLastColumn="0" w:lastRowFirstColumn="0" w:lastRowLastColumn="0"/>
            </w:pPr>
            <w:r>
              <w:t>90%</w:t>
            </w:r>
          </w:p>
        </w:tc>
        <w:tc>
          <w:tcPr>
            <w:tcW w:w="2317" w:type="dxa"/>
            <w:vAlign w:val="center"/>
          </w:tcPr>
          <w:p w14:paraId="52952061" w14:textId="0DF869D6" w:rsidR="001B4F6F" w:rsidRDefault="001B4F6F" w:rsidP="00E32963">
            <w:pPr>
              <w:jc w:val="center"/>
              <w:cnfStyle w:val="000000100000" w:firstRow="0" w:lastRow="0" w:firstColumn="0" w:lastColumn="0" w:oddVBand="0" w:evenVBand="0" w:oddHBand="1" w:evenHBand="0" w:firstRowFirstColumn="0" w:firstRowLastColumn="0" w:lastRowFirstColumn="0" w:lastRowLastColumn="0"/>
            </w:pPr>
            <w:r>
              <w:t>90%</w:t>
            </w:r>
          </w:p>
        </w:tc>
      </w:tr>
    </w:tbl>
    <w:p w14:paraId="1AC019DB" w14:textId="3A0E264A" w:rsidR="00E32963" w:rsidRDefault="00E32963" w:rsidP="00E32963">
      <w:pPr>
        <w:jc w:val="center"/>
      </w:pPr>
      <w:r>
        <w:fldChar w:fldCharType="begin"/>
      </w:r>
      <w:r>
        <w:instrText xml:space="preserve"> ADDIN ZOTERO_ITEM CSL_CITATION {"citationID":"4tmJ3m1y","properties":{"formattedCitation":"(SolarHub, 2019)","plainCitation":"(SolarHub, 2019)","noteIndex":0},"citationItems":[{"id":613,"uris":["http://zotero.org/users/5168415/items/L7D4CUW5"],"uri":["http://zotero.org/users/5168415/items/L7D4CUW5"],"itemData":{"id":613,"type":"post-weblog","title":"Solar Battery Storage | Energy Storage","container-title":"SolarHub","abstract":"SolarHub offers both retrofit and all-in-one solutions for energy storage systems and solar battery storage, using trusted brands. Enquire today!","URL":"https://www.solarhub.net.au/energy-storage/","language":"en-AU","author":[{"literal":"SolarHub"}],"issued":{"date-parts":[["2019"]]},"accessed":{"date-parts":[["2019",9,28]]}}}],"schema":"https://github.com/citation-style-language/schema/raw/master/csl-citation.json"} </w:instrText>
      </w:r>
      <w:r>
        <w:fldChar w:fldCharType="separate"/>
      </w:r>
      <w:r w:rsidRPr="00E32963">
        <w:t>(SolarHub, 2019)</w:t>
      </w:r>
      <w:r>
        <w:fldChar w:fldCharType="end"/>
      </w:r>
    </w:p>
    <w:p w14:paraId="579D60C8" w14:textId="6C29DA6E" w:rsidR="004D55CB" w:rsidRDefault="004D55CB" w:rsidP="004D55CB"/>
    <w:p w14:paraId="1CAD9477" w14:textId="02BE63BA" w:rsidR="001B4F6F" w:rsidRDefault="00E32963" w:rsidP="004D55CB">
      <w:r>
        <w:t xml:space="preserve">For </w:t>
      </w:r>
      <w:r w:rsidR="00126002">
        <w:t xml:space="preserve">some </w:t>
      </w:r>
      <w:r>
        <w:t>reference</w:t>
      </w:r>
      <w:r w:rsidR="00E14851">
        <w:t>,</w:t>
      </w:r>
      <w:r>
        <w:t xml:space="preserve"> a typical</w:t>
      </w:r>
      <w:r w:rsidR="00E14851">
        <w:t xml:space="preserve"> solar home </w:t>
      </w:r>
      <w:r w:rsidR="00AD7ACE">
        <w:t xml:space="preserve">in Sydney </w:t>
      </w:r>
      <w:r w:rsidR="00E14851">
        <w:t xml:space="preserve">using a 5kW system of </w:t>
      </w:r>
      <w:r w:rsidR="00AD7ACE">
        <w:t xml:space="preserve">optimally tilted </w:t>
      </w:r>
      <w:r w:rsidR="00E14851">
        <w:t xml:space="preserve">PV panels can produce around </w:t>
      </w:r>
      <w:r w:rsidR="00AD7ACE">
        <w:t>15 kWh of power during a winter’s day and</w:t>
      </w:r>
      <w:r w:rsidR="0017517A">
        <w:t xml:space="preserve"> around</w:t>
      </w:r>
      <w:r w:rsidR="00AD7ACE">
        <w:t xml:space="preserve"> 26 kWh of power on a summer’s day </w:t>
      </w:r>
      <w:r w:rsidR="00AD7ACE">
        <w:fldChar w:fldCharType="begin"/>
      </w:r>
      <w:r w:rsidR="00AD7ACE">
        <w:instrText xml:space="preserve"> ADDIN ZOTERO_ITEM CSL_CITATION {"citationID":"shg1STYp","properties":{"formattedCitation":"(Solar Choice, 2019)","plainCitation":"(Solar Choice, 2019)","noteIndex":0},"citationItems":[{"id":615,"uris":["http://zotero.org/users/5168415/items/4KHPNZ6I"],"uri":["http://zotero.org/users/5168415/items/4KHPNZ6I"],"itemData":{"id":615,"type":"webpage","title":"5kW solar systems: Pricing, output, and returns","container-title":"Solar Choice","abstract":"5 kilowatt (5kW) solar systems have become one of the most popular sizes in Australia, thanks to the combination of high energy yields and great value-for-money that they deliver. What are the price ranges, electricity yields and financial returns that a household can expect from a 5kW solar PV system? This article takes a look. How …","URL":"http://www.solarchoice.net.au/blog/5kw-solar-system-price-output-return/","title-short":"5kW solar systems","language":"en-AU","author":[{"literal":"Solar Choice"}],"issued":{"date-parts":[["2019",2,17]]},"accessed":{"date-parts":[["2019",9,28]]}}}],"schema":"https://github.com/citation-style-language/schema/raw/master/csl-citation.json"} </w:instrText>
      </w:r>
      <w:r w:rsidR="00AD7ACE">
        <w:fldChar w:fldCharType="separate"/>
      </w:r>
      <w:r w:rsidR="00AD7ACE" w:rsidRPr="00AD7ACE">
        <w:t>(Solar Choice, 2019)</w:t>
      </w:r>
      <w:r w:rsidR="00AD7ACE">
        <w:fldChar w:fldCharType="end"/>
      </w:r>
      <w:r w:rsidR="00AD7ACE">
        <w:t xml:space="preserve">; and typical household energy consumptions for this area </w:t>
      </w:r>
      <w:r w:rsidR="00126002">
        <w:t xml:space="preserve">and surrounding regions are approximately 15kWh per day </w:t>
      </w:r>
      <w:r w:rsidR="00126002">
        <w:fldChar w:fldCharType="begin"/>
      </w:r>
      <w:r w:rsidR="00126002">
        <w:instrText xml:space="preserve"> ADDIN ZOTERO_ITEM CSL_CITATION {"citationID":"CWG3EBci","properties":{"formattedCitation":"(Ausgrid, 2018)","plainCitation":"(Ausgrid, 2018)","noteIndex":0},"citationItems":[{"id":617,"uris":["http://zotero.org/users/5168415/items/ZM6RM62I"],"uri":["http://zotero.org/users/5168415/items/ZM6RM62I"],"itemData":{"id":617,"type":"webpage","title":"Average electricity use - Ausgrid","abstract":"Ausgrid provides data on electricity consumption within our network area to those developing applications or by researchers. The data is from customer billing data and grouped by local government areas (LGA) in Ausgrid's network.","URL":"https://www.ausgrid.com.au:443/Industry/Innovation-and-research/Data-to-share/Average-electricity-use","language":"en","author":[{"literal":"Ausgrid"}],"issued":{"date-parts":[["2018"]]},"accessed":{"date-parts":[["2019",9,28]]}}}],"schema":"https://github.com/citation-style-language/schema/raw/master/csl-citation.json"} </w:instrText>
      </w:r>
      <w:r w:rsidR="00126002">
        <w:fldChar w:fldCharType="separate"/>
      </w:r>
      <w:r w:rsidR="00126002" w:rsidRPr="00126002">
        <w:t>(Ausgrid, 2018)</w:t>
      </w:r>
      <w:r w:rsidR="00126002">
        <w:fldChar w:fldCharType="end"/>
      </w:r>
      <w:r w:rsidR="00126002">
        <w:t>.</w:t>
      </w:r>
    </w:p>
    <w:p w14:paraId="0A0CBFED" w14:textId="77777777" w:rsidR="00E32963" w:rsidRDefault="00E32963" w:rsidP="004D55CB"/>
    <w:p w14:paraId="4B96AAA1" w14:textId="28061F25" w:rsidR="004D55CB" w:rsidRDefault="004D55CB" w:rsidP="004D55CB">
      <w:r>
        <w:t xml:space="preserve">It is important for these systems to then have a prediction of how the battery will respond to its inputs. For the real control system this can be used to measure the battery’s health and effectiveness. But for simulated systems, this can be used to test how the battery will perform, leading to testing on the entirety of the control system. </w:t>
      </w:r>
      <w:r w:rsidR="0017517A">
        <w:t xml:space="preserve">To do this a model of the battery is essential and doesn’t need to be overly complicated as if you are assuming the model represents ideal conditions, then many simpler models will produce the same results as there more realistic counterparts. For </w:t>
      </w:r>
      <w:r w:rsidR="0029771D">
        <w:t>example,</w:t>
      </w:r>
      <w:r w:rsidR="0017517A">
        <w:t xml:space="preserve"> a </w:t>
      </w:r>
      <w:r w:rsidR="0029771D">
        <w:t xml:space="preserve">standard </w:t>
      </w:r>
      <w:r w:rsidR="0017517A">
        <w:t>explicit</w:t>
      </w:r>
      <w:r w:rsidR="0029771D">
        <w:t>-Euler model of the battery will work for many simulation related purposes. It follows the following equation:</w:t>
      </w:r>
    </w:p>
    <w:p w14:paraId="2407BD41" w14:textId="57F439B5" w:rsidR="0029771D" w:rsidRDefault="0029771D" w:rsidP="004D55CB"/>
    <w:p w14:paraId="10DA0C20" w14:textId="5784BE20" w:rsidR="00E6772B" w:rsidRPr="0029771D" w:rsidRDefault="0029771D" w:rsidP="00E6772B">
      <m:oMathPara>
        <m:oMath>
          <m:r>
            <w:rPr>
              <w:rFonts w:ascii="Cambria Math" w:hAnsi="Cambria Math"/>
            </w:rPr>
            <m:t>SOC</m:t>
          </m:r>
          <m:d>
            <m:dPr>
              <m:ctrlPr>
                <w:rPr>
                  <w:rFonts w:ascii="Cambria Math" w:hAnsi="Cambria Math"/>
                  <w:i/>
                </w:rPr>
              </m:ctrlPr>
            </m:dPr>
            <m:e>
              <m:r>
                <w:rPr>
                  <w:rFonts w:ascii="Cambria Math" w:hAnsi="Cambria Math"/>
                </w:rPr>
                <m:t>t</m:t>
              </m:r>
            </m:e>
          </m:d>
          <m:r>
            <w:rPr>
              <w:rFonts w:ascii="Cambria Math" w:hAnsi="Cambria Math"/>
            </w:rPr>
            <m:t>=SOC</m:t>
          </m:r>
          <m:d>
            <m:dPr>
              <m:ctrlPr>
                <w:rPr>
                  <w:rFonts w:ascii="Cambria Math" w:hAnsi="Cambria Math"/>
                  <w:i/>
                </w:rPr>
              </m:ctrlPr>
            </m:dPr>
            <m:e>
              <m:r>
                <w:rPr>
                  <w:rFonts w:ascii="Cambria Math" w:hAnsi="Cambria Math"/>
                </w:rPr>
                <m:t>t-1</m:t>
              </m:r>
            </m:e>
          </m:d>
          <m:r>
            <w:rPr>
              <w:rFonts w:ascii="Cambria Math" w:hAnsi="Cambria Math"/>
            </w:rPr>
            <m:t>+</m:t>
          </m:r>
          <m:f>
            <m:fPr>
              <m:ctrlPr>
                <w:rPr>
                  <w:rFonts w:ascii="Cambria Math" w:hAnsi="Cambria Math"/>
                  <w:i/>
                </w:rPr>
              </m:ctrlPr>
            </m:fPr>
            <m:num>
              <m:r>
                <w:rPr>
                  <w:rFonts w:ascii="Cambria Math" w:hAnsi="Cambria Math"/>
                </w:rPr>
                <m:t>power</m:t>
              </m:r>
            </m:num>
            <m:den>
              <m:r>
                <w:rPr>
                  <w:rFonts w:ascii="Cambria Math" w:hAnsi="Cambria Math"/>
                </w:rPr>
                <m:t>capacity</m:t>
              </m:r>
            </m:den>
          </m:f>
          <m:r>
            <w:rPr>
              <w:rFonts w:ascii="Cambria Math" w:hAnsi="Cambria Math"/>
            </w:rPr>
            <m:t>dt</m:t>
          </m:r>
        </m:oMath>
      </m:oMathPara>
    </w:p>
    <w:p w14:paraId="1A7EA639" w14:textId="77777777" w:rsidR="0029771D" w:rsidRPr="0029771D" w:rsidRDefault="0029771D" w:rsidP="00E6772B"/>
    <w:p w14:paraId="733F2DC4" w14:textId="01AFE1A3" w:rsidR="0029771D" w:rsidRDefault="0029771D" w:rsidP="00E6772B">
      <w:r>
        <w:t>Using this model, the simulation can hence determine how the state of charge will change in response to power inputs.</w:t>
      </w:r>
    </w:p>
    <w:p w14:paraId="5A1BE33B" w14:textId="77777777" w:rsidR="007038E7" w:rsidRDefault="007038E7" w:rsidP="007038E7">
      <w:pPr>
        <w:rPr>
          <w:lang w:val="en-GB"/>
        </w:rPr>
      </w:pPr>
    </w:p>
    <w:p w14:paraId="581F7E3A" w14:textId="557C0759" w:rsidR="00137494" w:rsidRDefault="007038E7" w:rsidP="00137494">
      <w:pPr>
        <w:pStyle w:val="Heading2"/>
        <w:numPr>
          <w:ilvl w:val="1"/>
          <w:numId w:val="2"/>
        </w:numPr>
        <w:rPr>
          <w:lang w:val="en-GB"/>
        </w:rPr>
      </w:pPr>
      <w:bookmarkStart w:id="22" w:name="_Toc20582784"/>
      <w:r>
        <w:rPr>
          <w:lang w:val="en-GB"/>
        </w:rPr>
        <w:t>Motivations</w:t>
      </w:r>
      <w:bookmarkEnd w:id="22"/>
    </w:p>
    <w:p w14:paraId="7467B5CE" w14:textId="3967414E" w:rsidR="007038E7" w:rsidRDefault="00845D62" w:rsidP="007038E7">
      <w:pPr>
        <w:rPr>
          <w:lang w:val="en-GB"/>
        </w:rPr>
      </w:pPr>
      <w:r>
        <w:rPr>
          <w:lang w:val="en-GB"/>
        </w:rPr>
        <w:t xml:space="preserve">Even with energy storage’s impressive set of control capabilities, the investment is still not worth it for a vast majority of Australians. This is mainly because of the current technology’s limitations and the capital cost that consumers must pay to invest. These two concepts create an inherent compromise between the battery’s </w:t>
      </w:r>
      <w:r w:rsidR="009C3078">
        <w:rPr>
          <w:lang w:val="en-GB"/>
        </w:rPr>
        <w:t>ROI,</w:t>
      </w:r>
      <w:r>
        <w:rPr>
          <w:lang w:val="en-GB"/>
        </w:rPr>
        <w:t xml:space="preserve"> and it</w:t>
      </w:r>
      <w:r w:rsidR="009C3078">
        <w:rPr>
          <w:lang w:val="en-GB"/>
        </w:rPr>
        <w:t>s</w:t>
      </w:r>
      <w:r>
        <w:rPr>
          <w:lang w:val="en-GB"/>
        </w:rPr>
        <w:t xml:space="preserve"> estimated </w:t>
      </w:r>
      <w:r w:rsidR="008F2528">
        <w:rPr>
          <w:lang w:val="en-GB"/>
        </w:rPr>
        <w:t xml:space="preserve">effective </w:t>
      </w:r>
      <w:r>
        <w:rPr>
          <w:lang w:val="en-GB"/>
        </w:rPr>
        <w:t>lifespan. Reports</w:t>
      </w:r>
      <w:r w:rsidR="009C3078">
        <w:rPr>
          <w:lang w:val="en-GB"/>
        </w:rPr>
        <w:t xml:space="preserve"> from ??? show that currently the addition of some energy storage solutions can almost double a residential PV system’s ROI period, bringing into question the length of battery warranties and the expected level of performance when that runs out. As buying another battery after this period due to degradatio</w:t>
      </w:r>
      <w:r w:rsidR="00F605C2">
        <w:rPr>
          <w:lang w:val="en-GB"/>
        </w:rPr>
        <w:t>n is anything but what the customer wants. However, it is not all bad new</w:t>
      </w:r>
      <w:r w:rsidR="00F70B69">
        <w:rPr>
          <w:lang w:val="en-GB"/>
        </w:rPr>
        <w:t>s</w:t>
      </w:r>
      <w:r w:rsidR="00F605C2">
        <w:rPr>
          <w:lang w:val="en-GB"/>
        </w:rPr>
        <w:t xml:space="preserve"> for the technology. Increased interest from various governments, residents with existing PV solutions and a general push towards renewable energies have </w:t>
      </w:r>
      <w:r w:rsidR="008F2528">
        <w:rPr>
          <w:lang w:val="en-GB"/>
        </w:rPr>
        <w:t xml:space="preserve">rapidly </w:t>
      </w:r>
      <w:r w:rsidR="00F605C2">
        <w:rPr>
          <w:lang w:val="en-GB"/>
        </w:rPr>
        <w:t>pushed the industry forward. Not only improving the efficiency of the products but reducing their cost on the commercial market. Implicating that as time goes on, the number of people who live under energy storage fit circumstances will drastically increase. South Australia Blah Blah. However, there is still</w:t>
      </w:r>
      <w:r w:rsidR="008F2528">
        <w:rPr>
          <w:lang w:val="en-GB"/>
        </w:rPr>
        <w:t xml:space="preserve"> a general lack of consumer knowledge on how the control aspect of these systems work and how different methodologies may benefit </w:t>
      </w:r>
      <w:r w:rsidR="00256E5C">
        <w:rPr>
          <w:lang w:val="en-GB"/>
        </w:rPr>
        <w:t>them. Server based systems provide an accessible way of testing these concepts with real data using exact protocols. Therefore, building a simulated system under these hardware based protocols, within a well – established developmental programming environment not only enables this testing, but creates opportunities for others to improve upon the systems and learn from its outcomes going into the future where, these systems will inevitably become the attractive residential solution they are intended to be.</w:t>
      </w:r>
    </w:p>
    <w:p w14:paraId="494110D9" w14:textId="77777777" w:rsidR="00142F87" w:rsidRDefault="00142F87" w:rsidP="007038E7">
      <w:pPr>
        <w:rPr>
          <w:lang w:val="en-GB"/>
        </w:rPr>
      </w:pPr>
    </w:p>
    <w:p w14:paraId="1933783D" w14:textId="66986A50" w:rsidR="007038E7" w:rsidRDefault="007038E7" w:rsidP="007038E7">
      <w:pPr>
        <w:pStyle w:val="Heading2"/>
        <w:numPr>
          <w:ilvl w:val="1"/>
          <w:numId w:val="2"/>
        </w:numPr>
        <w:rPr>
          <w:lang w:val="en-GB"/>
        </w:rPr>
      </w:pPr>
      <w:bookmarkStart w:id="23" w:name="_Toc20582785"/>
      <w:r>
        <w:rPr>
          <w:lang w:val="en-GB"/>
        </w:rPr>
        <w:t>Thesis Outline</w:t>
      </w:r>
      <w:bookmarkEnd w:id="23"/>
    </w:p>
    <w:p w14:paraId="773C9B1F" w14:textId="6561FCAF" w:rsidR="008E71DF" w:rsidRDefault="00142F87" w:rsidP="007038E7">
      <w:pPr>
        <w:rPr>
          <w:lang w:val="en-GB"/>
        </w:rPr>
      </w:pPr>
      <w:r>
        <w:rPr>
          <w:lang w:val="en-GB"/>
        </w:rPr>
        <w:t>The specific objective of this project is to create this simulated battery control system based on hardware protocols within a Python environment. Python was chosen for three main reasons:</w:t>
      </w:r>
    </w:p>
    <w:p w14:paraId="30E65E62" w14:textId="29DCC5C9" w:rsidR="00142F87" w:rsidRDefault="00142F87" w:rsidP="00142F87">
      <w:pPr>
        <w:pStyle w:val="ListParagraph"/>
        <w:numPr>
          <w:ilvl w:val="0"/>
          <w:numId w:val="12"/>
        </w:numPr>
        <w:rPr>
          <w:lang w:val="en-GB"/>
        </w:rPr>
      </w:pPr>
      <w:r>
        <w:rPr>
          <w:lang w:val="en-GB"/>
        </w:rPr>
        <w:t>It is a very well-established high-level programming language, meaning there would be a breadth of knowledge on similar solutions.</w:t>
      </w:r>
    </w:p>
    <w:p w14:paraId="2EE812E3" w14:textId="5890D26C" w:rsidR="00142F87" w:rsidRDefault="00142F87" w:rsidP="00142F87">
      <w:pPr>
        <w:pStyle w:val="ListParagraph"/>
        <w:numPr>
          <w:ilvl w:val="0"/>
          <w:numId w:val="12"/>
        </w:numPr>
        <w:rPr>
          <w:lang w:val="en-GB"/>
        </w:rPr>
      </w:pPr>
      <w:r>
        <w:rPr>
          <w:lang w:val="en-GB"/>
        </w:rPr>
        <w:lastRenderedPageBreak/>
        <w:t>Python is often used as an open-source development language and therefore, an enormous amount of these libraries exist that can simplify the development process and make future improvements easier.</w:t>
      </w:r>
    </w:p>
    <w:p w14:paraId="6A20999D" w14:textId="03890937" w:rsidR="0060602C" w:rsidRDefault="00142F87" w:rsidP="0060602C">
      <w:pPr>
        <w:pStyle w:val="ListParagraph"/>
        <w:numPr>
          <w:ilvl w:val="0"/>
          <w:numId w:val="12"/>
        </w:numPr>
        <w:rPr>
          <w:lang w:val="en-GB"/>
        </w:rPr>
      </w:pPr>
      <w:r>
        <w:rPr>
          <w:lang w:val="en-GB"/>
        </w:rPr>
        <w:t>The Python language is deeply embedded in many Linux based distributions and therefore, opens the software to other potential applications in the future involving Linux based solutions.</w:t>
      </w:r>
    </w:p>
    <w:p w14:paraId="3B334717" w14:textId="52DA0BF6" w:rsidR="0060602C" w:rsidRDefault="0060602C" w:rsidP="0060602C">
      <w:pPr>
        <w:rPr>
          <w:lang w:val="en-GB"/>
        </w:rPr>
      </w:pPr>
    </w:p>
    <w:p w14:paraId="1209B4F0" w14:textId="1C247424" w:rsidR="0060602C" w:rsidRDefault="0060602C" w:rsidP="0060602C">
      <w:pPr>
        <w:rPr>
          <w:lang w:val="en-GB"/>
        </w:rPr>
      </w:pPr>
      <w:r>
        <w:rPr>
          <w:lang w:val="en-GB"/>
        </w:rPr>
        <w:t>This Python based software will be used to test variations of input data, to study how the control responds over time and explore how the structure of this system creates many capabilities and limitations that have implications for its user.</w:t>
      </w:r>
    </w:p>
    <w:p w14:paraId="3D88440C" w14:textId="2FA75854" w:rsidR="0060602C" w:rsidRDefault="0060602C" w:rsidP="0060602C">
      <w:pPr>
        <w:rPr>
          <w:lang w:val="en-GB"/>
        </w:rPr>
      </w:pPr>
    </w:p>
    <w:p w14:paraId="41F44B6F" w14:textId="20F4AE7D" w:rsidR="0060602C" w:rsidRPr="0060602C" w:rsidRDefault="0060602C" w:rsidP="0060602C">
      <w:pPr>
        <w:rPr>
          <w:lang w:val="en-GB"/>
        </w:rPr>
      </w:pPr>
      <w:r>
        <w:rPr>
          <w:lang w:val="en-GB"/>
        </w:rPr>
        <w:t xml:space="preserve">The following sections will explore first the related research currently existing that explore the viability and limitations of these high-level battery control systems under a variety of circumstances. Followed by a section showing the design methodologies and specific solutions used in the software, their capabilities and limitations, the testing methods needed to effectively obtain outcomes from simulations, and finally the results from the simulations. </w:t>
      </w:r>
      <w:proofErr w:type="gramStart"/>
      <w:r>
        <w:rPr>
          <w:lang w:val="en-GB"/>
        </w:rPr>
        <w:t>Finally</w:t>
      </w:r>
      <w:proofErr w:type="gramEnd"/>
      <w:r>
        <w:rPr>
          <w:lang w:val="en-GB"/>
        </w:rPr>
        <w:t xml:space="preserve"> two sections discussing the results obtained from these simulations</w:t>
      </w:r>
      <w:r w:rsidR="00C27D9F">
        <w:rPr>
          <w:lang w:val="en-GB"/>
        </w:rPr>
        <w:t>, and the conclusions that we can draw from them.</w:t>
      </w:r>
    </w:p>
    <w:p w14:paraId="26FAFC17" w14:textId="4BF995A6" w:rsidR="00403EAD" w:rsidRDefault="00403EAD" w:rsidP="007038E7">
      <w:pPr>
        <w:rPr>
          <w:lang w:val="en-GB"/>
        </w:rPr>
      </w:pPr>
      <w:r>
        <w:rPr>
          <w:lang w:val="en-GB"/>
        </w:rPr>
        <w:br w:type="page"/>
      </w:r>
      <w:bookmarkStart w:id="24" w:name="_GoBack"/>
      <w:bookmarkEnd w:id="24"/>
    </w:p>
    <w:p w14:paraId="16BA0582" w14:textId="09DB1F45" w:rsidR="00403EAD" w:rsidRDefault="00403EAD" w:rsidP="00A70849">
      <w:pPr>
        <w:pStyle w:val="Heading1"/>
        <w:numPr>
          <w:ilvl w:val="0"/>
          <w:numId w:val="2"/>
        </w:numPr>
        <w:rPr>
          <w:lang w:val="en-GB"/>
        </w:rPr>
      </w:pPr>
      <w:bookmarkStart w:id="25" w:name="_Toc20582786"/>
      <w:r>
        <w:rPr>
          <w:lang w:val="en-GB"/>
        </w:rPr>
        <w:lastRenderedPageBreak/>
        <w:t>Background and Related Work</w:t>
      </w:r>
      <w:bookmarkEnd w:id="25"/>
    </w:p>
    <w:p w14:paraId="364B48D3" w14:textId="1E11E78A" w:rsidR="007038E7" w:rsidRDefault="007038E7" w:rsidP="007038E7">
      <w:pPr>
        <w:rPr>
          <w:lang w:val="en-GB"/>
        </w:rPr>
      </w:pPr>
      <w:r>
        <w:rPr>
          <w:lang w:val="en-GB"/>
        </w:rPr>
        <w:t>Blah</w:t>
      </w:r>
    </w:p>
    <w:p w14:paraId="2FEC5E25" w14:textId="77777777" w:rsidR="007038E7" w:rsidRPr="007038E7" w:rsidRDefault="007038E7" w:rsidP="007038E7">
      <w:pPr>
        <w:rPr>
          <w:lang w:val="en-GB"/>
        </w:rPr>
      </w:pPr>
    </w:p>
    <w:p w14:paraId="57FE06AE" w14:textId="47531FB2" w:rsidR="007038E7" w:rsidRDefault="007038E7" w:rsidP="007038E7">
      <w:pPr>
        <w:pStyle w:val="Heading2"/>
        <w:numPr>
          <w:ilvl w:val="1"/>
          <w:numId w:val="2"/>
        </w:numPr>
        <w:rPr>
          <w:lang w:val="en-GB"/>
        </w:rPr>
      </w:pPr>
      <w:bookmarkStart w:id="26" w:name="_Toc20582787"/>
      <w:r>
        <w:rPr>
          <w:lang w:val="en-GB"/>
        </w:rPr>
        <w:t>Existing Battery Systems</w:t>
      </w:r>
      <w:bookmarkEnd w:id="26"/>
    </w:p>
    <w:p w14:paraId="61B2C617" w14:textId="77777777" w:rsidR="007038E7" w:rsidRDefault="007038E7" w:rsidP="007038E7">
      <w:pPr>
        <w:rPr>
          <w:lang w:val="en-GB"/>
        </w:rPr>
      </w:pPr>
      <w:r>
        <w:rPr>
          <w:lang w:val="en-GB"/>
        </w:rPr>
        <w:t>Blah</w:t>
      </w:r>
    </w:p>
    <w:p w14:paraId="49266711" w14:textId="77777777" w:rsidR="007038E7" w:rsidRDefault="007038E7" w:rsidP="007038E7">
      <w:pPr>
        <w:rPr>
          <w:lang w:val="en-GB"/>
        </w:rPr>
      </w:pPr>
    </w:p>
    <w:p w14:paraId="2EF955A6" w14:textId="2E578F28" w:rsidR="007038E7" w:rsidRDefault="007038E7" w:rsidP="007038E7">
      <w:pPr>
        <w:pStyle w:val="Heading2"/>
        <w:numPr>
          <w:ilvl w:val="1"/>
          <w:numId w:val="2"/>
        </w:numPr>
        <w:rPr>
          <w:lang w:val="en-GB"/>
        </w:rPr>
      </w:pPr>
      <w:bookmarkStart w:id="27" w:name="_Toc20582788"/>
      <w:r>
        <w:rPr>
          <w:lang w:val="en-GB"/>
        </w:rPr>
        <w:t>Current Viability Research</w:t>
      </w:r>
      <w:bookmarkEnd w:id="27"/>
    </w:p>
    <w:p w14:paraId="6525F1CB" w14:textId="77777777" w:rsidR="003C4952" w:rsidRDefault="003C4952" w:rsidP="003C4952">
      <w:r>
        <w:t xml:space="preserve">The idea of idly saving money from a financial investment has always been an attractive selling point for products on the consumer market. With almost 10,000 PV solar panels being installed per day in Australia during 2017 </w:t>
      </w:r>
      <w:r>
        <w:fldChar w:fldCharType="begin"/>
      </w:r>
      <w:r>
        <w:instrText xml:space="preserve"> ADDIN ZOTERO_ITEM CSL_CITATION {"citationID":"FIhAQkAk","properties":{"formattedCitation":"(Lipson, 2018)","plainCitation":"(Lipson, 2018)","noteIndex":0},"citationItems":[{"id":584,"uris":["http://zotero.org/users/5168415/items/CN7FZR6J"],"uri":["http://zotero.org/users/5168415/items/CN7FZR6J"],"itemData":{"id":584,"type":"webpage","title":"Our love of solar power could soon become a serious problem","container-title":"ABC News","genre":"Text","abstract":"Australia is a world leader in the use of rooftop solar power, but some experts believe that with so much power coming online it may soon be worthless — and governments will have little choice but to cut subsidies.","URL":"https://www.abc.net.au/news/2018-03-07/solar-power-what-happens-when-theres-too-much/9522192","language":"en-AU","author":[{"family":"Lipson","given":"David"}],"issued":{"date-parts":[["2018",3,7]]},"accessed":{"date-parts":[["2019",5,28]]}}}],"schema":"https://github.com/citation-style-language/schema/raw/master/csl-citation.json"} </w:instrText>
      </w:r>
      <w:r>
        <w:fldChar w:fldCharType="separate"/>
      </w:r>
      <w:r w:rsidRPr="00256827">
        <w:t>(Lipson, 2018)</w:t>
      </w:r>
      <w:r>
        <w:fldChar w:fldCharType="end"/>
      </w:r>
      <w:r>
        <w:t xml:space="preserve">, solar energy not only provides an accessible way for residential Australians to reduce their household carbon footprint, but also sells because of </w:t>
      </w:r>
      <w:proofErr w:type="spellStart"/>
      <w:r>
        <w:t>it</w:t>
      </w:r>
      <w:proofErr w:type="spellEnd"/>
      <w:r>
        <w:t xml:space="preserve"> promise to save money past its initial return on investment period. However, one of the renewable energy’s biggest drawbacks is of course its dependency on the weather; a problem that’s current most straightforward solution is the addition of battery storage alongside solar energy. The Australian National Universities (ANU) Battery Storage and Grid Integration Program (BSGIP) is currently working to optimise, control and expand this solution beyond simple PV-self consumption (charging and discharging the battery only from the solar panels, when it makes sense to do so). </w:t>
      </w:r>
    </w:p>
    <w:p w14:paraId="7BB9D880" w14:textId="77777777" w:rsidR="003C4952" w:rsidRDefault="003C4952" w:rsidP="003C4952"/>
    <w:p w14:paraId="3ED85016" w14:textId="77777777" w:rsidR="003C4952" w:rsidRDefault="003C4952" w:rsidP="003C4952">
      <w:r>
        <w:t xml:space="preserve">Prior to the work of the BSGIP, research was done in different countries under different electricity schemes into the viability of these battery systems using some more advanced versions of control. Specifically, there was an interest into the economic effectiveness of load-shifting: Charging the battery during times of cheap grid power and selling back to the grid (discharging) during times where the price for selling back is at its highest (dynamic tariff); as well as some hybrid of this and PV self-consumption depending on what made more financial sense at any time. Pena-Bello et al provide a thorough review of the variety of this research completed up to 2017, as well as their own investigation into the viability of such systems in Switzerland </w:t>
      </w:r>
      <w:r>
        <w:fldChar w:fldCharType="begin"/>
      </w:r>
      <w:r>
        <w:instrText xml:space="preserve"> ADDIN ZOTERO_ITEM CSL_CITATION {"citationID":"3zrpKxke","properties":{"formattedCitation":"(Pena-Bello et al., 2017)","plainCitation":"(Pena-Bello et al., 2017)","noteIndex":0},"citationItems":[{"id":585,"uris":["http://zotero.org/users/5168415/items/ZXSAWQ8X"],"uri":["http://zotero.org/users/5168415/items/ZXSAWQ8X"],"itemData":{"id":585,"type":"article-journal","title":"Optimizing PV and grid charging in combined applications to improve the profitability of residential batteries","container-title":"Journal of Energy Storage","page":"58-72","volume":"13","source":"ScienceDirect","abstract":"The energy storage market is growing exponentially and residential batteries are being deployed including in grid-connected housing, in order to increase on-site use of PV electricity, i.e. PV self-consumption. However, residential batteries have not reached economic profitability yet in most grid-connected situations, and alternative applications for residential batteries should be explored. This paper presents results from an economic optimization of the operation of a residential battery for two different applications, namely PV self-consumption and demand-load shifting under different dynamic tariff structures. A genetic algorithm was used to identify the optimal operation of the battery for both applications separately as well as combined, in order to investigate whether and under what circumstances the delivery of these two services can help to create an economic case. We find that the greatest monetary value per kWh of storage capacity installed is obtained when a battery is used for PV self-consumption under a single, flat tariff. Furthermore, adding demand-load shifting to the value proposition is economically attractive since it helps to minimize the levelized cost associated with battery storage. We also identify improvements needed for residential batteries to reach economic viability in Switzerland for both PV self-consumption and demand-load shifting, as for example, halving of capital expenditure of the battery system.","DOI":"10.1016/j.est.2017.06.002","ISSN":"2352-152X","journalAbbreviation":"Journal of Energy Storage","author":[{"family":"Pena-Bello","given":"Alejandro"},{"family":"Burer","given":"Meinrad"},{"family":"Patel","given":"Martin K."},{"family":"Parra","given":"David"}],"issued":{"date-parts":[["2017",10,1]]}}}],"schema":"https://github.com/citation-style-language/schema/raw/master/csl-citation.json"} </w:instrText>
      </w:r>
      <w:r>
        <w:fldChar w:fldCharType="separate"/>
      </w:r>
      <w:r w:rsidRPr="00623ACD">
        <w:t>(Pena-Bello et al., 2017)</w:t>
      </w:r>
      <w:r>
        <w:fldChar w:fldCharType="end"/>
      </w:r>
      <w:r>
        <w:t xml:space="preserve">. They, along with much of the research cited, concluded that if PV solar panels were already installed then adding battery storage was not worth its initial capital cost. Though if battery storage was already in use then as long as the capacity exceeded 4kWh, dynamic battery control using both PV self-consumption and load-shifting proved to make a positive difference financially. Though it was mentioned that under different grid and battery pricing conditions PV and battery control systems could become much more attractive. Other research indicated that battery control systems can lead to a significant reduction in cost associated with energy consumed from the grid such as the work done by </w:t>
      </w:r>
      <w:proofErr w:type="spellStart"/>
      <w:r w:rsidRPr="00B00F11">
        <w:t>Alramlawi</w:t>
      </w:r>
      <w:proofErr w:type="spellEnd"/>
      <w:r w:rsidRPr="00B00F11">
        <w:t xml:space="preserve"> et al</w:t>
      </w:r>
      <w:r>
        <w:t xml:space="preserve">, though this was done mainly with respect to grid scheduled blackouts </w:t>
      </w:r>
      <w:r>
        <w:fldChar w:fldCharType="begin"/>
      </w:r>
      <w:r>
        <w:instrText xml:space="preserve"> ADDIN ZOTERO_ITEM CSL_CITATION {"citationID":"1hrdOtls","properties":{"formattedCitation":"(Alramlawi et al., 2018)","plainCitation":"(Alramlawi et al., 2018)","noteIndex":0},"citationItems":[{"id":595,"uris":["http://zotero.org/users/5168415/items/SBWBQDNK"],"uri":["http://zotero.org/users/5168415/items/SBWBQDNK"],"itemData":{"id":595,"type":"article-journal","title":"Optimal operation of hybrid PV-battery system considering grid scheduled blackouts and battery lifetime","container-title":"Solar Energy","page":"125-137","volume":"161","source":"ScienceDirect","abstract":"In many developing countries where the energy supply capacity is less than the demand, energy companies distribute the available power according to a specific time schedule, leading to grid scheduled blackouts (GSBs) for the costumers. A suitable way to solve this problem for residential loads is to install a combined photovoltaic (PV) and battery storage system as a replacement of the grid during the blackout periods. However, it is well-known that the lifetime of battery storage will be considerably shortened, if it is not operated appropriately. This paper explores the potential benefits of applying economic model predictive control (EMPC) to optimize the operation of a hybrid PV-battery system to address the GSB problem. The aim of our control strategy is to cover the load as much as possible and meanwhile minimize the total cost of the energy consumed from the grid. In particular, the battery is operated in such a way that its lifetime will be prolonged. A comparison between different operation strategies for the system considering the seasonal variation in the load and the PV power generation is made. The results show that the proposed approach leads to a significant reduction of the total energy consumed from the grid while decreasing the curtailment of the generated power from the PV-array, and maximizing the battery lifetime.","DOI":"10.1016/j.solener.2017.12.022","ISSN":"0038-092X","journalAbbreviation":"Solar Energy","author":[{"family":"Alramlawi","given":"Mansour"},{"family":"Gabash","given":"Aouss"},{"family":"Mohagheghi","given":"Erfan"},{"family":"Li","given":"Pu"}],"issued":{"date-parts":[["2018",2,1]]}}}],"schema":"https://github.com/citation-style-language/schema/raw/master/csl-citation.json"} </w:instrText>
      </w:r>
      <w:r>
        <w:fldChar w:fldCharType="separate"/>
      </w:r>
      <w:r w:rsidRPr="00B00F11">
        <w:t>(Alramlawi et al., 2018)</w:t>
      </w:r>
      <w:r>
        <w:fldChar w:fldCharType="end"/>
      </w:r>
      <w:r>
        <w:t xml:space="preserve">, as well as the research completed by </w:t>
      </w:r>
      <w:proofErr w:type="spellStart"/>
      <w:r w:rsidRPr="005675DA">
        <w:t>Munzke</w:t>
      </w:r>
      <w:proofErr w:type="spellEnd"/>
      <w:r w:rsidRPr="005675DA">
        <w:t xml:space="preserve"> et al., 2018</w:t>
      </w:r>
      <w:r>
        <w:t xml:space="preserve">: Which suggests that having an intelligent control method in a PV-battery storage system does provide slight economic benefits over a generic system of the same type, especially in helping to reduce battery ageing </w:t>
      </w:r>
      <w:r>
        <w:fldChar w:fldCharType="begin"/>
      </w:r>
      <w:r>
        <w:instrText xml:space="preserve"> ADDIN ZOTERO_ITEM CSL_CITATION {"citationID":"OqM89k5l","properties":{"formattedCitation":"(Munzke et al., 2018)","plainCitation":"(Munzke et al., 2018)","noteIndex":0},"citationItems":[{"id":598,"uris":["http://zotero.org/users/5168415/items/GZFREDKK"],"uri":["http://zotero.org/users/5168415/items/GZFREDKK"],"itemData":{"id":598,"type":"article-journal","title":"Intelligent control of household Li-ion battery storage systems","container-title":"Energy Procedia","collection-title":"12th International Renewable Energy Storage Conference, IRES 2018, 13-15 March 2018, Düsseldorf, Germany","page":"17-31","volume":"155","source":"ScienceDirect","abstract":"The increase in electricity prices along with a decrease in the price of storage systems has led to a rapid expansion of the PV-battery home storage system market. In order to be economically viable PV-storage systems must fulfil certain performance criteria, and the system control strategy has a large impact on the overall system performance. At KIT the performance of 20 commercially available PV-battery systems has been evaluated based on several criteria, one of these is intelligent control. A detailed study of the relationship between battery ageing and control strategy of 6 of these systems with NMC-based cells is part of the evaluation. It is shown that an intelligent control strategy can prevent calendar ageing. How large the effect is obviously depends on the dimensioning of the system and the sensitivity of capacity fade at different SOC levels. It is observed that a difference in battery lifetime caused by calendar ageing of up to 1.5 years is possible. In order to complement these results it is interesting to also consider the effects of intelligent control strategies (or the lack thereof) on the PV power fed into the grid. The feed-in of PV power to the grid is often regulated by law, and if the battery is fully charged too early in the day the system operator is forced to throttle the PV-system during the midday peak. An intelligent charging regime with accurate load and generation forecasts can prevent this, but could also lead to a reduction in self-sufficiency if the prediction is incorrect. It is shown that between 62 kWh and 104 kWh per year are lost due to the reason that most storage systems don’t possess a charging strategy to prevent throttling of the PV-generator. Since the effects of battery ageing and unwanted PV throttling are not independent it is useful to evaluate them in parallel and in combination with results on battery and system efficiency. The goal is to determine the economic impact of intelligent control and the resulting interplay between each of these factors.","DOI":"10.1016/j.egypro.2018.11.069","ISSN":"1876-6102","journalAbbreviation":"Energy Procedia","author":[{"family":"Munzke","given":"Nina"},{"family":"Schwarz","given":"Bernhard"},{"family":"Hiller","given":"Marc"}],"issued":{"date-parts":[["2018",11,1]]}}}],"schema":"https://github.com/citation-style-language/schema/raw/master/csl-citation.json"} </w:instrText>
      </w:r>
      <w:r>
        <w:fldChar w:fldCharType="separate"/>
      </w:r>
      <w:r w:rsidRPr="005675DA">
        <w:t>(Munzke et al., 2018)</w:t>
      </w:r>
      <w:r>
        <w:fldChar w:fldCharType="end"/>
      </w:r>
      <w:r>
        <w:t>. It is also mentioned that in the future when these battery technologies become more financially viable and of higher capacities and lifespans, then advanced control strategies will make a more significant difference in long-term energy cost savings.</w:t>
      </w:r>
    </w:p>
    <w:p w14:paraId="0B85286C" w14:textId="77777777" w:rsidR="003C4952" w:rsidRDefault="003C4952" w:rsidP="003C4952"/>
    <w:p w14:paraId="0E6C7534" w14:textId="77777777" w:rsidR="003C4952" w:rsidRDefault="003C4952" w:rsidP="003C4952">
      <w:r>
        <w:t xml:space="preserve">Australia, however, often has far more consistent sunny weather conditions than many of the countries these investigations took place in. Research conducted here indicates that the purchasing of battery storage is currently significantly up from recent years </w:t>
      </w:r>
      <w:r>
        <w:fldChar w:fldCharType="begin"/>
      </w:r>
      <w:r>
        <w:instrText xml:space="preserve"> ADDIN ZOTERO_ITEM CSL_CITATION {"citationID":"IDydpCTW","properties":{"formattedCitation":"(Lovell and Watson, 2019)","plainCitation":"(Lovell and Watson, 2019)","noteIndex":0},"citationItems":[{"id":604,"uris":["http://zotero.org/users/5168415/items/D6AIYQGA"],"uri":["http://zotero.org/users/5168415/items/D6AIYQGA"],"itemData":{"id":604,"type":"article-journal","title":"Scarce data: off‐grid households in Australia","container-title":"Energy Policy","page":"502-510","volume":"129","source":"ScienceDirect","abstract":"In Australia, as elsewhere, household electricity infrastructure is changing: over one-fifth of Australian households have rooftop solar photovoltaics (PV), and there is growing opportunity to purchase household battery storage. Australia has the highest proportion of distributed (household-level) solar PV worldwide. There is, however, concern from Australian utilities and governments that increasing numbers of households will opt to leave the centralised electricity grid, as it becomes technically feasible and cost-effective for them to do so. In this paper we explore the motivations and decision making of off-grid households, through a case study of the State of Tasmania, Australia. Our empirical research involved identifying existing sources of off-grid data and undertaking a survey and interviews of off-grid households. We conceptualise off-grid households as an instance of scarce data – a contrast to the concept of big data. Drawing on insights from critical data studies, we show how scarce data can act as a barrier to effective governance, with energy policy making skewed towards governing data-rich policy areas.","DOI":"10.1016/j.enpol.2019.02.014","ISSN":"0301-4215","title-short":"Scarce data","journalAbbreviation":"Energy Policy","author":[{"family":"Lovell","given":"Heather"},{"family":"Watson","given":"Phillipa"}],"issued":{"date-parts":[["2019",6,1]]}}}],"schema":"https://github.com/citation-style-language/schema/raw/master/csl-citation.json"} </w:instrText>
      </w:r>
      <w:r>
        <w:fldChar w:fldCharType="separate"/>
      </w:r>
      <w:r w:rsidRPr="001D679A">
        <w:t>(Lovell and Watson, 2019)</w:t>
      </w:r>
      <w:r>
        <w:fldChar w:fldCharType="end"/>
      </w:r>
      <w:r>
        <w:t xml:space="preserve">, and can create much higher levels of savings with the correct amount of PV and storage used </w:t>
      </w:r>
      <w:r>
        <w:fldChar w:fldCharType="begin"/>
      </w:r>
      <w:r>
        <w:instrText xml:space="preserve"> ADDIN ZOTERO_ITEM CSL_CITATION {"citationID":"Shy4HLWH","properties":{"formattedCitation":"(Li, 2019)","plainCitation":"(Li, 2019)","noteIndex":0},"citationItems":[{"id":601,"uris":["http://zotero.org/users/5168415/items/WIKIZSXN"],"uri":["http://zotero.org/users/5168415/items/WIKIZSXN"],"itemData":{"id":601,"type":"article-journal","title":"Optimal sizing of grid-connected photovoltaic battery systems for residential houses in Australia","container-title":"Renewable Energy","page":"1245-1254","volume":"136","source":"ScienceDirect","abstract":"This paper presents optimal sizing algorithms of grid-connected photovoltaic-battery system for residential houses. The objective is to minimize the total annual cost of electricity. The proposed methodology is based on a genetic algorithm involving a time series simulation of the entire system and is validated using data collected through one year. Genetic algorithm jointly optimises the sizes of the photovoltaic and the battery systems by adjusting the battery charge and discharge cycles according to the availability of solar resource and a time-of-use tariff structure for electricity. Houses without pre-existing solar systems are considered. The results show that jointly optimizing the sizing of battery and photovoltaic systems can significantly reduce electricity imports and the cost of electricity for the household. However, the optimal capacity of such photovoltaic battery varies strongly with the electricity consumption profile of the household, and is also affected by electricity and battery prices. Besides individual PV generation and battery storage for each house, this paper also investigates group battery optimizations for communities with different consumption levels or with different energy demand diversity to see their effects on optimal sizing and peak demands for aggregated PV-battery system.","DOI":"10.1016/j.renene.2018.09.099","ISSN":"0960-1481","journalAbbreviation":"Renewable Energy","author":[{"family":"Li","given":"Jiaming"}],"issued":{"date-parts":[["2019",6,1]]}}}],"schema":"https://github.com/citation-style-language/schema/raw/master/csl-citation.json"} </w:instrText>
      </w:r>
      <w:r>
        <w:fldChar w:fldCharType="separate"/>
      </w:r>
      <w:r w:rsidRPr="001D679A">
        <w:t>(Li, 2019)</w:t>
      </w:r>
      <w:r>
        <w:fldChar w:fldCharType="end"/>
      </w:r>
      <w:r>
        <w:t xml:space="preserve">. This is part of the reason why the BSGIP has taken an interest in not only supporting this movement for obvious environmental reasons, but because these systems can be further optimised and controlled for various objectives, including economic benefits and creating shared electricity resources. Although much of the control and financial optimisation techniques have already been investigated by the team, </w:t>
      </w:r>
      <w:r>
        <w:lastRenderedPageBreak/>
        <w:t>there is some lack of software for use in an open-source development setting. The software developed for this project will hence enable the team to test the viability, both in a financial and pure control sense, of residential PV solar and battery systems in isolation and part of a larger network.</w:t>
      </w:r>
    </w:p>
    <w:p w14:paraId="7DDF0977" w14:textId="77777777" w:rsidR="007038E7" w:rsidRDefault="007038E7" w:rsidP="007038E7">
      <w:pPr>
        <w:rPr>
          <w:lang w:val="en-GB"/>
        </w:rPr>
      </w:pPr>
    </w:p>
    <w:p w14:paraId="6ADD1C01" w14:textId="3F884634" w:rsidR="007038E7" w:rsidRDefault="007038E7" w:rsidP="007038E7">
      <w:pPr>
        <w:pStyle w:val="Heading2"/>
        <w:numPr>
          <w:ilvl w:val="1"/>
          <w:numId w:val="2"/>
        </w:numPr>
        <w:rPr>
          <w:lang w:val="en-GB"/>
        </w:rPr>
      </w:pPr>
      <w:bookmarkStart w:id="28" w:name="_Toc20582789"/>
      <w:r>
        <w:rPr>
          <w:lang w:val="en-GB"/>
        </w:rPr>
        <w:t>BSGIP’s Work</w:t>
      </w:r>
      <w:bookmarkEnd w:id="28"/>
    </w:p>
    <w:p w14:paraId="102E6A5E" w14:textId="4B65DE99" w:rsidR="00403EAD" w:rsidRDefault="007038E7" w:rsidP="007038E7">
      <w:pPr>
        <w:rPr>
          <w:lang w:val="en-GB"/>
        </w:rPr>
      </w:pPr>
      <w:r>
        <w:rPr>
          <w:lang w:val="en-GB"/>
        </w:rPr>
        <w:t>Blah</w:t>
      </w:r>
      <w:r w:rsidR="00403EAD">
        <w:rPr>
          <w:lang w:val="en-GB"/>
        </w:rPr>
        <w:br w:type="page"/>
      </w:r>
    </w:p>
    <w:p w14:paraId="6563DDF0" w14:textId="6B954A04" w:rsidR="00403EAD" w:rsidRPr="00A70849" w:rsidRDefault="00A70849" w:rsidP="00A70849">
      <w:pPr>
        <w:pStyle w:val="Heading1"/>
        <w:numPr>
          <w:ilvl w:val="0"/>
          <w:numId w:val="2"/>
        </w:numPr>
        <w:rPr>
          <w:lang w:val="en-GB"/>
        </w:rPr>
      </w:pPr>
      <w:bookmarkStart w:id="29" w:name="_Toc20582790"/>
      <w:r w:rsidRPr="00A70849">
        <w:rPr>
          <w:lang w:val="en-GB"/>
        </w:rPr>
        <w:lastRenderedPageBreak/>
        <w:t xml:space="preserve">A </w:t>
      </w:r>
      <w:r w:rsidR="00403EAD" w:rsidRPr="00A70849">
        <w:rPr>
          <w:lang w:val="en-GB"/>
        </w:rPr>
        <w:t xml:space="preserve">Python </w:t>
      </w:r>
      <w:r w:rsidRPr="00A70849">
        <w:rPr>
          <w:lang w:val="en-GB"/>
        </w:rPr>
        <w:t>Based Battery Control System</w:t>
      </w:r>
      <w:bookmarkEnd w:id="29"/>
    </w:p>
    <w:p w14:paraId="50FA94BC" w14:textId="77777777" w:rsidR="007038E7" w:rsidRDefault="00A70849" w:rsidP="00A70849">
      <w:pPr>
        <w:rPr>
          <w:lang w:val="en-GB"/>
        </w:rPr>
      </w:pPr>
      <w:r>
        <w:rPr>
          <w:lang w:val="en-GB"/>
        </w:rPr>
        <w:t>Blah</w:t>
      </w:r>
    </w:p>
    <w:p w14:paraId="0E1946D3" w14:textId="77777777" w:rsidR="007038E7" w:rsidRDefault="007038E7" w:rsidP="00A70849">
      <w:pPr>
        <w:rPr>
          <w:lang w:val="en-GB"/>
        </w:rPr>
      </w:pPr>
    </w:p>
    <w:p w14:paraId="2E8CA13A" w14:textId="641201C3" w:rsidR="007038E7" w:rsidRDefault="007038E7" w:rsidP="007038E7">
      <w:pPr>
        <w:pStyle w:val="Heading2"/>
        <w:numPr>
          <w:ilvl w:val="1"/>
          <w:numId w:val="2"/>
        </w:numPr>
        <w:rPr>
          <w:lang w:val="en-GB"/>
        </w:rPr>
      </w:pPr>
      <w:bookmarkStart w:id="30" w:name="_Toc20582791"/>
      <w:r>
        <w:rPr>
          <w:lang w:val="en-GB"/>
        </w:rPr>
        <w:t>Hardware Simulation and Program Abstraction</w:t>
      </w:r>
      <w:bookmarkEnd w:id="30"/>
    </w:p>
    <w:p w14:paraId="736A9155" w14:textId="77777777" w:rsidR="007038E7" w:rsidRDefault="007038E7" w:rsidP="007038E7">
      <w:pPr>
        <w:rPr>
          <w:lang w:val="en-GB"/>
        </w:rPr>
      </w:pPr>
      <w:r>
        <w:rPr>
          <w:lang w:val="en-GB"/>
        </w:rPr>
        <w:t>Blah</w:t>
      </w:r>
    </w:p>
    <w:p w14:paraId="3D4DBAB0" w14:textId="77777777" w:rsidR="007038E7" w:rsidRDefault="007038E7" w:rsidP="007038E7">
      <w:pPr>
        <w:rPr>
          <w:lang w:val="en-GB"/>
        </w:rPr>
      </w:pPr>
    </w:p>
    <w:p w14:paraId="1D297283" w14:textId="5A1AD026" w:rsidR="007038E7" w:rsidRDefault="007038E7" w:rsidP="007038E7">
      <w:pPr>
        <w:pStyle w:val="Heading2"/>
        <w:numPr>
          <w:ilvl w:val="1"/>
          <w:numId w:val="2"/>
        </w:numPr>
        <w:rPr>
          <w:lang w:val="en-GB"/>
        </w:rPr>
      </w:pPr>
      <w:bookmarkStart w:id="31" w:name="_Toc20582792"/>
      <w:r>
        <w:rPr>
          <w:lang w:val="en-GB"/>
        </w:rPr>
        <w:t>System Capabilities and Limitations</w:t>
      </w:r>
      <w:bookmarkEnd w:id="31"/>
    </w:p>
    <w:p w14:paraId="21FDA420" w14:textId="77777777" w:rsidR="007038E7" w:rsidRDefault="007038E7" w:rsidP="007038E7">
      <w:pPr>
        <w:rPr>
          <w:lang w:val="en-GB"/>
        </w:rPr>
      </w:pPr>
      <w:r>
        <w:rPr>
          <w:lang w:val="en-GB"/>
        </w:rPr>
        <w:t>Blah</w:t>
      </w:r>
    </w:p>
    <w:p w14:paraId="58B8F005" w14:textId="77777777" w:rsidR="007038E7" w:rsidRDefault="007038E7" w:rsidP="007038E7">
      <w:pPr>
        <w:rPr>
          <w:lang w:val="en-GB"/>
        </w:rPr>
      </w:pPr>
    </w:p>
    <w:p w14:paraId="0CD10298" w14:textId="38A49448" w:rsidR="007038E7" w:rsidRDefault="007038E7" w:rsidP="007038E7">
      <w:pPr>
        <w:pStyle w:val="Heading2"/>
        <w:numPr>
          <w:ilvl w:val="1"/>
          <w:numId w:val="2"/>
        </w:numPr>
        <w:rPr>
          <w:lang w:val="en-GB"/>
        </w:rPr>
      </w:pPr>
      <w:bookmarkStart w:id="32" w:name="_Toc20582793"/>
      <w:r>
        <w:rPr>
          <w:lang w:val="en-GB"/>
        </w:rPr>
        <w:t>Testing Methods</w:t>
      </w:r>
      <w:bookmarkEnd w:id="32"/>
    </w:p>
    <w:p w14:paraId="35E6D4AB" w14:textId="77777777" w:rsidR="007038E7" w:rsidRDefault="007038E7" w:rsidP="007038E7">
      <w:pPr>
        <w:rPr>
          <w:lang w:val="en-GB"/>
        </w:rPr>
      </w:pPr>
      <w:r>
        <w:rPr>
          <w:lang w:val="en-GB"/>
        </w:rPr>
        <w:t>Blah</w:t>
      </w:r>
    </w:p>
    <w:p w14:paraId="14E26F10" w14:textId="77777777" w:rsidR="007038E7" w:rsidRDefault="007038E7" w:rsidP="007038E7">
      <w:pPr>
        <w:rPr>
          <w:lang w:val="en-GB"/>
        </w:rPr>
      </w:pPr>
    </w:p>
    <w:p w14:paraId="363D0EC0" w14:textId="5F6BA03C" w:rsidR="007038E7" w:rsidRDefault="007038E7" w:rsidP="007038E7">
      <w:pPr>
        <w:pStyle w:val="Heading2"/>
        <w:numPr>
          <w:ilvl w:val="1"/>
          <w:numId w:val="2"/>
        </w:numPr>
        <w:rPr>
          <w:lang w:val="en-GB"/>
        </w:rPr>
      </w:pPr>
      <w:bookmarkStart w:id="33" w:name="_Toc20582794"/>
      <w:r>
        <w:rPr>
          <w:lang w:val="en-GB"/>
        </w:rPr>
        <w:t>Results</w:t>
      </w:r>
      <w:bookmarkEnd w:id="33"/>
    </w:p>
    <w:p w14:paraId="1DCCB62D" w14:textId="1727BA37" w:rsidR="00403EAD" w:rsidRDefault="007038E7" w:rsidP="007038E7">
      <w:pPr>
        <w:rPr>
          <w:lang w:val="en-GB"/>
        </w:rPr>
      </w:pPr>
      <w:r>
        <w:rPr>
          <w:lang w:val="en-GB"/>
        </w:rPr>
        <w:t>Blah</w:t>
      </w:r>
      <w:r w:rsidR="00403EAD">
        <w:rPr>
          <w:lang w:val="en-GB"/>
        </w:rPr>
        <w:br w:type="page"/>
      </w:r>
    </w:p>
    <w:p w14:paraId="2E7335C0" w14:textId="77777777" w:rsidR="00A70849" w:rsidRDefault="00403EAD" w:rsidP="00A70849">
      <w:pPr>
        <w:pStyle w:val="Heading1"/>
        <w:numPr>
          <w:ilvl w:val="0"/>
          <w:numId w:val="2"/>
        </w:numPr>
        <w:rPr>
          <w:lang w:val="en-GB"/>
        </w:rPr>
      </w:pPr>
      <w:bookmarkStart w:id="34" w:name="_Toc20582795"/>
      <w:r>
        <w:rPr>
          <w:lang w:val="en-GB"/>
        </w:rPr>
        <w:lastRenderedPageBreak/>
        <w:t>Discussion</w:t>
      </w:r>
      <w:bookmarkEnd w:id="34"/>
    </w:p>
    <w:p w14:paraId="4FA82E98" w14:textId="1CD96D18" w:rsidR="00A70849" w:rsidRDefault="00A70849" w:rsidP="00A70849">
      <w:pPr>
        <w:rPr>
          <w:lang w:val="en-GB"/>
        </w:rPr>
      </w:pPr>
      <w:r>
        <w:rPr>
          <w:lang w:val="en-GB"/>
        </w:rPr>
        <w:t>Blah</w:t>
      </w:r>
    </w:p>
    <w:p w14:paraId="5C3AEA83" w14:textId="5B4397A7" w:rsidR="007038E7" w:rsidRDefault="007038E7" w:rsidP="00A70849">
      <w:pPr>
        <w:rPr>
          <w:lang w:val="en-GB"/>
        </w:rPr>
      </w:pPr>
    </w:p>
    <w:p w14:paraId="4B1DC95E" w14:textId="3FB6A335" w:rsidR="007038E7" w:rsidRDefault="007038E7" w:rsidP="00B727D2">
      <w:pPr>
        <w:pStyle w:val="Heading2"/>
        <w:numPr>
          <w:ilvl w:val="1"/>
          <w:numId w:val="2"/>
        </w:numPr>
        <w:rPr>
          <w:lang w:val="en-GB"/>
        </w:rPr>
      </w:pPr>
      <w:bookmarkStart w:id="35" w:name="_Toc20582796"/>
      <w:r>
        <w:rPr>
          <w:lang w:val="en-GB"/>
        </w:rPr>
        <w:t>Technical Assumptions</w:t>
      </w:r>
      <w:bookmarkEnd w:id="35"/>
    </w:p>
    <w:p w14:paraId="6278648F" w14:textId="36885FB4" w:rsidR="00B727D2" w:rsidRDefault="00B727D2" w:rsidP="00B727D2">
      <w:pPr>
        <w:rPr>
          <w:lang w:val="en-GB"/>
        </w:rPr>
      </w:pPr>
      <w:r>
        <w:rPr>
          <w:lang w:val="en-GB"/>
        </w:rPr>
        <w:t>Blah</w:t>
      </w:r>
    </w:p>
    <w:p w14:paraId="28CC4885" w14:textId="4006DEC6" w:rsidR="00B727D2" w:rsidRDefault="00B727D2" w:rsidP="00B727D2">
      <w:pPr>
        <w:rPr>
          <w:lang w:val="en-GB"/>
        </w:rPr>
      </w:pPr>
    </w:p>
    <w:p w14:paraId="629D1E34" w14:textId="1829DFB4" w:rsidR="00B727D2" w:rsidRDefault="00B727D2" w:rsidP="00B727D2">
      <w:pPr>
        <w:pStyle w:val="Heading2"/>
        <w:numPr>
          <w:ilvl w:val="1"/>
          <w:numId w:val="2"/>
        </w:numPr>
        <w:rPr>
          <w:lang w:val="en-GB"/>
        </w:rPr>
      </w:pPr>
      <w:bookmarkStart w:id="36" w:name="_Toc20582797"/>
      <w:r>
        <w:rPr>
          <w:lang w:val="en-GB"/>
        </w:rPr>
        <w:t>Results Implications</w:t>
      </w:r>
      <w:bookmarkEnd w:id="36"/>
    </w:p>
    <w:p w14:paraId="6C9C0F6C" w14:textId="05555E4C" w:rsidR="00B727D2" w:rsidRDefault="00B727D2" w:rsidP="00B727D2">
      <w:pPr>
        <w:rPr>
          <w:lang w:val="en-GB"/>
        </w:rPr>
      </w:pPr>
      <w:r>
        <w:rPr>
          <w:lang w:val="en-GB"/>
        </w:rPr>
        <w:t>Blah</w:t>
      </w:r>
    </w:p>
    <w:p w14:paraId="370F3D9C" w14:textId="5EBB65C2" w:rsidR="00B727D2" w:rsidRDefault="00B727D2" w:rsidP="00B727D2">
      <w:pPr>
        <w:rPr>
          <w:lang w:val="en-GB"/>
        </w:rPr>
      </w:pPr>
    </w:p>
    <w:p w14:paraId="563BA662" w14:textId="52BF19CA" w:rsidR="00B727D2" w:rsidRDefault="00B727D2" w:rsidP="00B727D2">
      <w:pPr>
        <w:pStyle w:val="Heading2"/>
        <w:numPr>
          <w:ilvl w:val="1"/>
          <w:numId w:val="2"/>
        </w:numPr>
        <w:rPr>
          <w:lang w:val="en-GB"/>
        </w:rPr>
      </w:pPr>
      <w:bookmarkStart w:id="37" w:name="_Toc20582798"/>
      <w:r>
        <w:rPr>
          <w:lang w:val="en-GB"/>
        </w:rPr>
        <w:t>Financial Incentives</w:t>
      </w:r>
      <w:bookmarkEnd w:id="37"/>
    </w:p>
    <w:p w14:paraId="2AEC9FE7" w14:textId="3CE0D3CB" w:rsidR="00B727D2" w:rsidRPr="00B727D2" w:rsidRDefault="00B727D2" w:rsidP="00B727D2">
      <w:pPr>
        <w:rPr>
          <w:lang w:val="en-GB"/>
        </w:rPr>
      </w:pPr>
      <w:r>
        <w:rPr>
          <w:lang w:val="en-GB"/>
        </w:rPr>
        <w:t>Blah</w:t>
      </w:r>
    </w:p>
    <w:p w14:paraId="4A894DDC" w14:textId="77777777" w:rsidR="00A70849" w:rsidRDefault="00A70849" w:rsidP="00A70849">
      <w:pPr>
        <w:rPr>
          <w:lang w:val="en-GB"/>
        </w:rPr>
      </w:pPr>
    </w:p>
    <w:p w14:paraId="28A022BC" w14:textId="77777777" w:rsidR="00A70849" w:rsidRDefault="00A70849">
      <w:pPr>
        <w:jc w:val="center"/>
        <w:rPr>
          <w:rFonts w:asciiTheme="majorHAnsi" w:eastAsiaTheme="majorEastAsia" w:hAnsiTheme="majorHAnsi" w:cstheme="majorBidi"/>
          <w:color w:val="2F5496" w:themeColor="accent1" w:themeShade="BF"/>
          <w:sz w:val="32"/>
          <w:szCs w:val="32"/>
          <w:lang w:val="en-GB"/>
        </w:rPr>
      </w:pPr>
      <w:r>
        <w:rPr>
          <w:lang w:val="en-GB"/>
        </w:rPr>
        <w:br w:type="page"/>
      </w:r>
    </w:p>
    <w:p w14:paraId="26D4F4A3" w14:textId="0385371E" w:rsidR="00A70849" w:rsidRDefault="00A70849" w:rsidP="00A70849">
      <w:pPr>
        <w:pStyle w:val="Heading1"/>
        <w:numPr>
          <w:ilvl w:val="0"/>
          <w:numId w:val="2"/>
        </w:numPr>
        <w:rPr>
          <w:lang w:val="en-GB"/>
        </w:rPr>
      </w:pPr>
      <w:bookmarkStart w:id="38" w:name="_Toc20582799"/>
      <w:r>
        <w:rPr>
          <w:lang w:val="en-GB"/>
        </w:rPr>
        <w:lastRenderedPageBreak/>
        <w:t>Conclusions</w:t>
      </w:r>
      <w:bookmarkEnd w:id="38"/>
    </w:p>
    <w:p w14:paraId="2D4512E8" w14:textId="20775FC1" w:rsidR="00A70849" w:rsidRDefault="00A70849" w:rsidP="00A70849">
      <w:pPr>
        <w:rPr>
          <w:lang w:val="en-GB"/>
        </w:rPr>
      </w:pPr>
      <w:r>
        <w:rPr>
          <w:lang w:val="en-GB"/>
        </w:rPr>
        <w:t>Blah</w:t>
      </w:r>
    </w:p>
    <w:p w14:paraId="1EA12417" w14:textId="26F249F1" w:rsidR="00B727D2" w:rsidRDefault="00B727D2" w:rsidP="00A70849">
      <w:pPr>
        <w:rPr>
          <w:lang w:val="en-GB"/>
        </w:rPr>
      </w:pPr>
    </w:p>
    <w:p w14:paraId="380B763F" w14:textId="4D2BDBAA" w:rsidR="00B727D2" w:rsidRDefault="00B727D2" w:rsidP="00B727D2">
      <w:pPr>
        <w:pStyle w:val="Heading2"/>
        <w:numPr>
          <w:ilvl w:val="1"/>
          <w:numId w:val="2"/>
        </w:numPr>
        <w:rPr>
          <w:lang w:val="en-GB"/>
        </w:rPr>
      </w:pPr>
      <w:bookmarkStart w:id="39" w:name="_Toc20582800"/>
      <w:r>
        <w:rPr>
          <w:lang w:val="en-GB"/>
        </w:rPr>
        <w:t>Battery Systems’ Current Viability</w:t>
      </w:r>
      <w:bookmarkEnd w:id="39"/>
    </w:p>
    <w:p w14:paraId="4EC6D350" w14:textId="1D397F03" w:rsidR="00B727D2" w:rsidRDefault="00B727D2" w:rsidP="00B727D2">
      <w:pPr>
        <w:rPr>
          <w:lang w:val="en-GB"/>
        </w:rPr>
      </w:pPr>
      <w:r>
        <w:rPr>
          <w:lang w:val="en-GB"/>
        </w:rPr>
        <w:t>Blah</w:t>
      </w:r>
    </w:p>
    <w:p w14:paraId="41CA5B66" w14:textId="0B213292" w:rsidR="00B727D2" w:rsidRDefault="00B727D2" w:rsidP="00B727D2">
      <w:pPr>
        <w:rPr>
          <w:lang w:val="en-GB"/>
        </w:rPr>
      </w:pPr>
    </w:p>
    <w:p w14:paraId="139DCEB4" w14:textId="324B4FD1" w:rsidR="00B727D2" w:rsidRDefault="00B727D2" w:rsidP="00B727D2">
      <w:pPr>
        <w:pStyle w:val="Heading2"/>
        <w:numPr>
          <w:ilvl w:val="1"/>
          <w:numId w:val="2"/>
        </w:numPr>
        <w:rPr>
          <w:lang w:val="en-GB"/>
        </w:rPr>
      </w:pPr>
      <w:bookmarkStart w:id="40" w:name="_Toc20582801"/>
      <w:r>
        <w:rPr>
          <w:lang w:val="en-GB"/>
        </w:rPr>
        <w:t>An Open-Source Solution</w:t>
      </w:r>
      <w:bookmarkEnd w:id="40"/>
    </w:p>
    <w:p w14:paraId="74BDD96E" w14:textId="74430FE5" w:rsidR="00B727D2" w:rsidRPr="00B727D2" w:rsidRDefault="00B727D2" w:rsidP="00B727D2">
      <w:pPr>
        <w:rPr>
          <w:lang w:val="en-GB"/>
        </w:rPr>
      </w:pPr>
      <w:r>
        <w:rPr>
          <w:lang w:val="en-GB"/>
        </w:rPr>
        <w:t>Blah</w:t>
      </w:r>
    </w:p>
    <w:p w14:paraId="0E690C95" w14:textId="24DCE9BB" w:rsidR="00403EAD" w:rsidRDefault="00403EAD" w:rsidP="00A70849">
      <w:pPr>
        <w:rPr>
          <w:lang w:val="en-GB"/>
        </w:rPr>
      </w:pPr>
    </w:p>
    <w:p w14:paraId="690303B4" w14:textId="77777777" w:rsidR="0018113D" w:rsidRDefault="0018113D">
      <w:pPr>
        <w:jc w:val="center"/>
        <w:rPr>
          <w:rFonts w:asciiTheme="majorHAnsi" w:eastAsiaTheme="majorEastAsia" w:hAnsiTheme="majorHAnsi" w:cstheme="majorBidi"/>
          <w:color w:val="2F5496" w:themeColor="accent1" w:themeShade="BF"/>
          <w:sz w:val="32"/>
          <w:szCs w:val="32"/>
          <w:lang w:val="en-GB"/>
        </w:rPr>
      </w:pPr>
      <w:r>
        <w:rPr>
          <w:lang w:val="en-GB"/>
        </w:rPr>
        <w:br w:type="page"/>
      </w:r>
    </w:p>
    <w:p w14:paraId="59011946" w14:textId="33B211A5" w:rsidR="00403EAD" w:rsidRDefault="00403EAD" w:rsidP="00A70849">
      <w:pPr>
        <w:pStyle w:val="Heading1"/>
        <w:rPr>
          <w:lang w:val="en-GB"/>
        </w:rPr>
      </w:pPr>
      <w:bookmarkStart w:id="41" w:name="_Toc20582802"/>
      <w:r>
        <w:rPr>
          <w:lang w:val="en-GB"/>
        </w:rPr>
        <w:lastRenderedPageBreak/>
        <w:t>Bibliography</w:t>
      </w:r>
      <w:bookmarkEnd w:id="41"/>
    </w:p>
    <w:p w14:paraId="04F0481B" w14:textId="77777777" w:rsidR="00126002" w:rsidRPr="00126002" w:rsidRDefault="00E32963" w:rsidP="00126002">
      <w:pPr>
        <w:pStyle w:val="Bibliography"/>
      </w:pPr>
      <w:r>
        <w:rPr>
          <w:lang w:val="en-GB"/>
        </w:rPr>
        <w:fldChar w:fldCharType="begin"/>
      </w:r>
      <w:r>
        <w:rPr>
          <w:lang w:val="en-GB"/>
        </w:rPr>
        <w:instrText xml:space="preserve"> ADDIN ZOTERO_BIBL {"uncited":[],"omitted":[],"custom":[]} CSL_BIBLIOGRAPHY </w:instrText>
      </w:r>
      <w:r>
        <w:rPr>
          <w:lang w:val="en-GB"/>
        </w:rPr>
        <w:fldChar w:fldCharType="separate"/>
      </w:r>
      <w:r w:rsidR="00126002" w:rsidRPr="00126002">
        <w:t>Alramlawi, M., Gabash, A., Mohagheghi, E., Li, P., 2018. Optimal operation of hybrid PV-battery system considering grid scheduled blackouts and battery lifetime. Solar Energy 161, 125–137. https://doi.org/10.1016/j.solener.2017.12.022</w:t>
      </w:r>
    </w:p>
    <w:p w14:paraId="110ADAA0" w14:textId="77777777" w:rsidR="00126002" w:rsidRPr="00126002" w:rsidRDefault="00126002" w:rsidP="00126002">
      <w:pPr>
        <w:pStyle w:val="Bibliography"/>
      </w:pPr>
      <w:r w:rsidRPr="00126002">
        <w:t>Ausgrid, 2018. Average electricity use - Ausgrid [WWW Document]. URL https://www.ausgrid.com.au:443/Industry/Innovation-and-research/Data-to-share/Average-electricity-use (accessed 9.28.19).</w:t>
      </w:r>
    </w:p>
    <w:p w14:paraId="6871E30C" w14:textId="77777777" w:rsidR="00126002" w:rsidRPr="00126002" w:rsidRDefault="00126002" w:rsidP="00126002">
      <w:pPr>
        <w:pStyle w:val="Bibliography"/>
      </w:pPr>
      <w:r w:rsidRPr="00126002">
        <w:t>Li, J., 2019. Optimal sizing of grid-connected photovoltaic battery systems for residential houses in Australia. Renewable Energy 136, 1245–1254. https://doi.org/10.1016/j.renene.2018.09.099</w:t>
      </w:r>
    </w:p>
    <w:p w14:paraId="742022AA" w14:textId="77777777" w:rsidR="00126002" w:rsidRPr="00126002" w:rsidRDefault="00126002" w:rsidP="00126002">
      <w:pPr>
        <w:pStyle w:val="Bibliography"/>
      </w:pPr>
      <w:r w:rsidRPr="00126002">
        <w:t>Lipson, D., 2018. Our love of solar power could soon become a serious problem [WWW Document]. ABC News. URL https://www.abc.net.au/news/2018-03-07/solar-power-what-happens-when-theres-too-much/9522192 (accessed 5.28.19).</w:t>
      </w:r>
    </w:p>
    <w:p w14:paraId="0FDED5C3" w14:textId="77777777" w:rsidR="00126002" w:rsidRPr="00126002" w:rsidRDefault="00126002" w:rsidP="00126002">
      <w:pPr>
        <w:pStyle w:val="Bibliography"/>
      </w:pPr>
      <w:r w:rsidRPr="00126002">
        <w:t>Lovell, H., Watson, P., 2019. Scarce data: off‐grid households in Australia. Energy Policy 129, 502–510. https://doi.org/10.1016/j.enpol.2019.02.014</w:t>
      </w:r>
    </w:p>
    <w:p w14:paraId="72BB5302" w14:textId="77777777" w:rsidR="00126002" w:rsidRPr="00126002" w:rsidRDefault="00126002" w:rsidP="00126002">
      <w:pPr>
        <w:pStyle w:val="Bibliography"/>
      </w:pPr>
      <w:r w:rsidRPr="00126002">
        <w:t>Munzke, N., Schwarz, B., Hiller, M., 2018. Intelligent control of household Li-ion battery storage systems. Energy Procedia, 12th International Renewable Energy Storage Conference, IRES 2018, 13-15 March 2018, Düsseldorf, Germany 155, 17–31. https://doi.org/10.1016/j.egypro.2018.11.069</w:t>
      </w:r>
    </w:p>
    <w:p w14:paraId="176C6446" w14:textId="77777777" w:rsidR="00126002" w:rsidRPr="00126002" w:rsidRDefault="00126002" w:rsidP="00126002">
      <w:pPr>
        <w:pStyle w:val="Bibliography"/>
      </w:pPr>
      <w:r w:rsidRPr="00126002">
        <w:t>Pena-Bello, A., Burer, M., Patel, M.K., Parra, D., 2017. Optimizing PV and grid charging in combined applications to improve the profitability of residential batteries. Journal of Energy Storage 13, 58–72. https://doi.org/10.1016/j.est.2017.06.002</w:t>
      </w:r>
    </w:p>
    <w:p w14:paraId="344F7E50" w14:textId="77777777" w:rsidR="00126002" w:rsidRPr="00126002" w:rsidRDefault="00126002" w:rsidP="00126002">
      <w:pPr>
        <w:pStyle w:val="Bibliography"/>
      </w:pPr>
      <w:r w:rsidRPr="00126002">
        <w:t>Solar Choice, 2019. 5kW solar systems: Pricing, output, and returns [WWW Document]. Solar Choice. URL http://www.solarchoice.net.au/blog/5kw-solar-system-price-output-return/ (accessed 9.28.19).</w:t>
      </w:r>
    </w:p>
    <w:p w14:paraId="68AD9555" w14:textId="77777777" w:rsidR="00126002" w:rsidRPr="00126002" w:rsidRDefault="00126002" w:rsidP="00126002">
      <w:pPr>
        <w:pStyle w:val="Bibliography"/>
      </w:pPr>
      <w:r w:rsidRPr="00126002">
        <w:t>SolarHub, 2019. Solar Battery Storage | Energy Storage. SolarHub. URL https://www.solarhub.net.au/energy-storage/ (accessed 9.28.19).</w:t>
      </w:r>
    </w:p>
    <w:p w14:paraId="515BA714" w14:textId="448C824A" w:rsidR="0018113D" w:rsidRPr="0018113D" w:rsidRDefault="00E32963" w:rsidP="0018113D">
      <w:pPr>
        <w:rPr>
          <w:lang w:val="en-GB"/>
        </w:rPr>
      </w:pPr>
      <w:r>
        <w:rPr>
          <w:lang w:val="en-GB"/>
        </w:rPr>
        <w:fldChar w:fldCharType="end"/>
      </w:r>
    </w:p>
    <w:sectPr w:rsidR="0018113D" w:rsidRPr="0018113D">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FC769A" w14:textId="77777777" w:rsidR="007F70D8" w:rsidRDefault="007F70D8" w:rsidP="00B727D2">
      <w:pPr>
        <w:spacing w:line="240" w:lineRule="auto"/>
      </w:pPr>
      <w:r>
        <w:separator/>
      </w:r>
    </w:p>
  </w:endnote>
  <w:endnote w:type="continuationSeparator" w:id="0">
    <w:p w14:paraId="1851D1F3" w14:textId="77777777" w:rsidR="007F70D8" w:rsidRDefault="007F70D8" w:rsidP="00B727D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4602647"/>
      <w:docPartObj>
        <w:docPartGallery w:val="Page Numbers (Bottom of Page)"/>
        <w:docPartUnique/>
      </w:docPartObj>
    </w:sdtPr>
    <w:sdtEndPr>
      <w:rPr>
        <w:noProof/>
      </w:rPr>
    </w:sdtEndPr>
    <w:sdtContent>
      <w:p w14:paraId="0D1C0A1A" w14:textId="59F6CF5F" w:rsidR="008F2528" w:rsidRDefault="008F252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71733F" w14:textId="77777777" w:rsidR="008F2528" w:rsidRDefault="008F25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2C77EE" w14:textId="77777777" w:rsidR="007F70D8" w:rsidRDefault="007F70D8" w:rsidP="00B727D2">
      <w:pPr>
        <w:spacing w:line="240" w:lineRule="auto"/>
      </w:pPr>
      <w:r>
        <w:separator/>
      </w:r>
    </w:p>
  </w:footnote>
  <w:footnote w:type="continuationSeparator" w:id="0">
    <w:p w14:paraId="4F8D2244" w14:textId="77777777" w:rsidR="007F70D8" w:rsidRDefault="007F70D8" w:rsidP="00B727D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BF24D9"/>
    <w:multiLevelType w:val="hybridMultilevel"/>
    <w:tmpl w:val="B060EA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4A06B3B"/>
    <w:multiLevelType w:val="hybridMultilevel"/>
    <w:tmpl w:val="F19E03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2584E81"/>
    <w:multiLevelType w:val="hybridMultilevel"/>
    <w:tmpl w:val="C3EA89F4"/>
    <w:lvl w:ilvl="0" w:tplc="0C09000F">
      <w:start w:val="1"/>
      <w:numFmt w:val="decimal"/>
      <w:lvlText w:val="%1."/>
      <w:lvlJc w:val="left"/>
      <w:pPr>
        <w:ind w:left="776" w:hanging="360"/>
      </w:pPr>
    </w:lvl>
    <w:lvl w:ilvl="1" w:tplc="0C090019" w:tentative="1">
      <w:start w:val="1"/>
      <w:numFmt w:val="lowerLetter"/>
      <w:lvlText w:val="%2."/>
      <w:lvlJc w:val="left"/>
      <w:pPr>
        <w:ind w:left="1496" w:hanging="360"/>
      </w:pPr>
    </w:lvl>
    <w:lvl w:ilvl="2" w:tplc="0C09001B" w:tentative="1">
      <w:start w:val="1"/>
      <w:numFmt w:val="lowerRoman"/>
      <w:lvlText w:val="%3."/>
      <w:lvlJc w:val="right"/>
      <w:pPr>
        <w:ind w:left="2216" w:hanging="180"/>
      </w:pPr>
    </w:lvl>
    <w:lvl w:ilvl="3" w:tplc="0C09000F" w:tentative="1">
      <w:start w:val="1"/>
      <w:numFmt w:val="decimal"/>
      <w:lvlText w:val="%4."/>
      <w:lvlJc w:val="left"/>
      <w:pPr>
        <w:ind w:left="2936" w:hanging="360"/>
      </w:pPr>
    </w:lvl>
    <w:lvl w:ilvl="4" w:tplc="0C090019" w:tentative="1">
      <w:start w:val="1"/>
      <w:numFmt w:val="lowerLetter"/>
      <w:lvlText w:val="%5."/>
      <w:lvlJc w:val="left"/>
      <w:pPr>
        <w:ind w:left="3656" w:hanging="360"/>
      </w:pPr>
    </w:lvl>
    <w:lvl w:ilvl="5" w:tplc="0C09001B" w:tentative="1">
      <w:start w:val="1"/>
      <w:numFmt w:val="lowerRoman"/>
      <w:lvlText w:val="%6."/>
      <w:lvlJc w:val="right"/>
      <w:pPr>
        <w:ind w:left="4376" w:hanging="180"/>
      </w:pPr>
    </w:lvl>
    <w:lvl w:ilvl="6" w:tplc="0C09000F" w:tentative="1">
      <w:start w:val="1"/>
      <w:numFmt w:val="decimal"/>
      <w:lvlText w:val="%7."/>
      <w:lvlJc w:val="left"/>
      <w:pPr>
        <w:ind w:left="5096" w:hanging="360"/>
      </w:pPr>
    </w:lvl>
    <w:lvl w:ilvl="7" w:tplc="0C090019" w:tentative="1">
      <w:start w:val="1"/>
      <w:numFmt w:val="lowerLetter"/>
      <w:lvlText w:val="%8."/>
      <w:lvlJc w:val="left"/>
      <w:pPr>
        <w:ind w:left="5816" w:hanging="360"/>
      </w:pPr>
    </w:lvl>
    <w:lvl w:ilvl="8" w:tplc="0C09001B" w:tentative="1">
      <w:start w:val="1"/>
      <w:numFmt w:val="lowerRoman"/>
      <w:lvlText w:val="%9."/>
      <w:lvlJc w:val="right"/>
      <w:pPr>
        <w:ind w:left="6536" w:hanging="180"/>
      </w:pPr>
    </w:lvl>
  </w:abstractNum>
  <w:abstractNum w:abstractNumId="3" w15:restartNumberingAfterBreak="0">
    <w:nsid w:val="2E220930"/>
    <w:multiLevelType w:val="hybridMultilevel"/>
    <w:tmpl w:val="D786C1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3B67C45"/>
    <w:multiLevelType w:val="hybridMultilevel"/>
    <w:tmpl w:val="505662C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8F41D1B"/>
    <w:multiLevelType w:val="multilevel"/>
    <w:tmpl w:val="9DAEB796"/>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41D12A4B"/>
    <w:multiLevelType w:val="hybridMultilevel"/>
    <w:tmpl w:val="4F5014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B9D151B"/>
    <w:multiLevelType w:val="hybridMultilevel"/>
    <w:tmpl w:val="D1621E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1BC5ABC"/>
    <w:multiLevelType w:val="hybridMultilevel"/>
    <w:tmpl w:val="A9442EE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6799167A"/>
    <w:multiLevelType w:val="hybridMultilevel"/>
    <w:tmpl w:val="0FF68FD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6E766581"/>
    <w:multiLevelType w:val="hybridMultilevel"/>
    <w:tmpl w:val="907E9C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78FD617C"/>
    <w:multiLevelType w:val="multilevel"/>
    <w:tmpl w:val="FDB6D016"/>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7"/>
  </w:num>
  <w:num w:numId="2">
    <w:abstractNumId w:val="5"/>
  </w:num>
  <w:num w:numId="3">
    <w:abstractNumId w:val="8"/>
  </w:num>
  <w:num w:numId="4">
    <w:abstractNumId w:val="9"/>
  </w:num>
  <w:num w:numId="5">
    <w:abstractNumId w:val="2"/>
  </w:num>
  <w:num w:numId="6">
    <w:abstractNumId w:val="10"/>
  </w:num>
  <w:num w:numId="7">
    <w:abstractNumId w:val="1"/>
  </w:num>
  <w:num w:numId="8">
    <w:abstractNumId w:val="3"/>
  </w:num>
  <w:num w:numId="9">
    <w:abstractNumId w:val="6"/>
  </w:num>
  <w:num w:numId="10">
    <w:abstractNumId w:val="11"/>
  </w:num>
  <w:num w:numId="11">
    <w:abstractNumId w:val="4"/>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7E52"/>
    <w:rsid w:val="00000E66"/>
    <w:rsid w:val="00022517"/>
    <w:rsid w:val="0002647F"/>
    <w:rsid w:val="000A3CA0"/>
    <w:rsid w:val="000B70F6"/>
    <w:rsid w:val="000C4B10"/>
    <w:rsid w:val="00126002"/>
    <w:rsid w:val="001300E8"/>
    <w:rsid w:val="00137494"/>
    <w:rsid w:val="00142F87"/>
    <w:rsid w:val="001535A6"/>
    <w:rsid w:val="0017517A"/>
    <w:rsid w:val="0018113D"/>
    <w:rsid w:val="001931D4"/>
    <w:rsid w:val="001B4F6F"/>
    <w:rsid w:val="001F61ED"/>
    <w:rsid w:val="0025163B"/>
    <w:rsid w:val="00256E5C"/>
    <w:rsid w:val="00280020"/>
    <w:rsid w:val="0029771D"/>
    <w:rsid w:val="002B524B"/>
    <w:rsid w:val="002D34FB"/>
    <w:rsid w:val="002D69AE"/>
    <w:rsid w:val="002E230F"/>
    <w:rsid w:val="003050FB"/>
    <w:rsid w:val="00307E52"/>
    <w:rsid w:val="00312F13"/>
    <w:rsid w:val="00323896"/>
    <w:rsid w:val="003A6130"/>
    <w:rsid w:val="003C27EE"/>
    <w:rsid w:val="003C2834"/>
    <w:rsid w:val="003C4952"/>
    <w:rsid w:val="003E6324"/>
    <w:rsid w:val="00403EAD"/>
    <w:rsid w:val="00421BD9"/>
    <w:rsid w:val="004428B6"/>
    <w:rsid w:val="004A6DC8"/>
    <w:rsid w:val="004B7802"/>
    <w:rsid w:val="004C041F"/>
    <w:rsid w:val="004D3806"/>
    <w:rsid w:val="004D55CB"/>
    <w:rsid w:val="00513BFE"/>
    <w:rsid w:val="00571788"/>
    <w:rsid w:val="00590272"/>
    <w:rsid w:val="005F2FEF"/>
    <w:rsid w:val="005F48DF"/>
    <w:rsid w:val="0060602C"/>
    <w:rsid w:val="006378B6"/>
    <w:rsid w:val="00697740"/>
    <w:rsid w:val="006A234C"/>
    <w:rsid w:val="006A2988"/>
    <w:rsid w:val="006A4E04"/>
    <w:rsid w:val="007038E7"/>
    <w:rsid w:val="00706906"/>
    <w:rsid w:val="00710929"/>
    <w:rsid w:val="00717287"/>
    <w:rsid w:val="00731693"/>
    <w:rsid w:val="007537A2"/>
    <w:rsid w:val="00784BFF"/>
    <w:rsid w:val="007A0882"/>
    <w:rsid w:val="007A68BF"/>
    <w:rsid w:val="007D2A9F"/>
    <w:rsid w:val="007E3A9A"/>
    <w:rsid w:val="007F70D8"/>
    <w:rsid w:val="00820DF5"/>
    <w:rsid w:val="008434F4"/>
    <w:rsid w:val="00845D62"/>
    <w:rsid w:val="0084628C"/>
    <w:rsid w:val="00860831"/>
    <w:rsid w:val="008A55FF"/>
    <w:rsid w:val="008D0E20"/>
    <w:rsid w:val="008E71DF"/>
    <w:rsid w:val="008F2528"/>
    <w:rsid w:val="00914336"/>
    <w:rsid w:val="00954590"/>
    <w:rsid w:val="00984689"/>
    <w:rsid w:val="009C23E4"/>
    <w:rsid w:val="009C3078"/>
    <w:rsid w:val="009D394F"/>
    <w:rsid w:val="00A06E7B"/>
    <w:rsid w:val="00A55AC5"/>
    <w:rsid w:val="00A70849"/>
    <w:rsid w:val="00A95797"/>
    <w:rsid w:val="00A978D6"/>
    <w:rsid w:val="00AB3287"/>
    <w:rsid w:val="00AB4857"/>
    <w:rsid w:val="00AD7ACE"/>
    <w:rsid w:val="00AE6751"/>
    <w:rsid w:val="00AF5FD3"/>
    <w:rsid w:val="00B2353E"/>
    <w:rsid w:val="00B24F23"/>
    <w:rsid w:val="00B727D2"/>
    <w:rsid w:val="00B773C2"/>
    <w:rsid w:val="00BF196A"/>
    <w:rsid w:val="00C1762B"/>
    <w:rsid w:val="00C27D9F"/>
    <w:rsid w:val="00C67DEC"/>
    <w:rsid w:val="00CC192A"/>
    <w:rsid w:val="00CD2264"/>
    <w:rsid w:val="00D126E9"/>
    <w:rsid w:val="00D12CDA"/>
    <w:rsid w:val="00D222DB"/>
    <w:rsid w:val="00D223FB"/>
    <w:rsid w:val="00D3427F"/>
    <w:rsid w:val="00D64F82"/>
    <w:rsid w:val="00D729B8"/>
    <w:rsid w:val="00DA32F8"/>
    <w:rsid w:val="00DA716C"/>
    <w:rsid w:val="00DB1777"/>
    <w:rsid w:val="00DD6B4B"/>
    <w:rsid w:val="00E122EA"/>
    <w:rsid w:val="00E14851"/>
    <w:rsid w:val="00E23B78"/>
    <w:rsid w:val="00E32963"/>
    <w:rsid w:val="00E62283"/>
    <w:rsid w:val="00E6772B"/>
    <w:rsid w:val="00E9180D"/>
    <w:rsid w:val="00ED1F6B"/>
    <w:rsid w:val="00EF7C22"/>
    <w:rsid w:val="00F01AC1"/>
    <w:rsid w:val="00F33F8A"/>
    <w:rsid w:val="00F36E0A"/>
    <w:rsid w:val="00F43357"/>
    <w:rsid w:val="00F605C2"/>
    <w:rsid w:val="00F63BA8"/>
    <w:rsid w:val="00F70B69"/>
    <w:rsid w:val="00F731D7"/>
    <w:rsid w:val="00F958CF"/>
    <w:rsid w:val="00FA25D5"/>
    <w:rsid w:val="00FA4D1D"/>
    <w:rsid w:val="00FB04E3"/>
    <w:rsid w:val="00FB2B8F"/>
    <w:rsid w:val="00FE4A6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2CC2A8"/>
  <w15:chartTrackingRefBased/>
  <w15:docId w15:val="{65F3128D-AC8D-4459-819F-EE5A0921B9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Bidi"/>
        <w:sz w:val="22"/>
        <w:szCs w:val="22"/>
        <w:lang w:val="en-AU" w:eastAsia="en-US" w:bidi="ar-SA"/>
      </w:rPr>
    </w:rPrDefault>
    <w:pPrDefault>
      <w:pPr>
        <w:spacing w:line="259" w:lineRule="auto"/>
        <w:jc w:val="center"/>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784BFF"/>
    <w:pPr>
      <w:jc w:val="left"/>
    </w:pPr>
    <w:rPr>
      <w:rFonts w:ascii="Times New Roman" w:hAnsi="Times New Roman" w:cs="Times New Roman"/>
      <w:lang w:eastAsia="en-AU"/>
    </w:rPr>
  </w:style>
  <w:style w:type="paragraph" w:styleId="Heading1">
    <w:name w:val="heading 1"/>
    <w:basedOn w:val="Normal"/>
    <w:next w:val="Normal"/>
    <w:link w:val="Heading1Char"/>
    <w:uiPriority w:val="9"/>
    <w:qFormat/>
    <w:rsid w:val="00A7084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300E8"/>
    <w:pPr>
      <w:keepNext/>
      <w:keepLines/>
      <w:spacing w:before="4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312F13"/>
    <w:pPr>
      <w:keepNext/>
      <w:keepLines/>
      <w:spacing w:before="40"/>
      <w:outlineLvl w:val="2"/>
    </w:pPr>
    <w:rPr>
      <w:rFonts w:asciiTheme="majorHAnsi" w:eastAsiaTheme="majorEastAsia" w:hAnsiTheme="majorHAnsi"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Figures"/>
    <w:uiPriority w:val="1"/>
    <w:qFormat/>
    <w:rsid w:val="001300E8"/>
    <w:pPr>
      <w:spacing w:before="120" w:after="120" w:line="240" w:lineRule="auto"/>
    </w:pPr>
    <w:rPr>
      <w:rFonts w:cs="Times New Roman"/>
      <w:i/>
      <w:sz w:val="18"/>
      <w:lang w:eastAsia="en-AU"/>
    </w:rPr>
  </w:style>
  <w:style w:type="paragraph" w:styleId="Title">
    <w:name w:val="Title"/>
    <w:basedOn w:val="Normal"/>
    <w:next w:val="Normal"/>
    <w:link w:val="TitleChar"/>
    <w:uiPriority w:val="10"/>
    <w:qFormat/>
    <w:rsid w:val="00784BFF"/>
    <w:pPr>
      <w:spacing w:line="240" w:lineRule="auto"/>
      <w:contextualSpacing/>
    </w:pPr>
    <w:rPr>
      <w:rFonts w:ascii="Cambria" w:eastAsiaTheme="majorEastAsia" w:hAnsi="Cambria" w:cstheme="majorBidi"/>
      <w:color w:val="1F3864" w:themeColor="accent1" w:themeShade="80"/>
      <w:spacing w:val="-10"/>
      <w:kern w:val="28"/>
      <w:sz w:val="56"/>
      <w:szCs w:val="56"/>
    </w:rPr>
  </w:style>
  <w:style w:type="character" w:customStyle="1" w:styleId="TitleChar">
    <w:name w:val="Title Char"/>
    <w:basedOn w:val="DefaultParagraphFont"/>
    <w:link w:val="Title"/>
    <w:uiPriority w:val="10"/>
    <w:rsid w:val="00784BFF"/>
    <w:rPr>
      <w:rFonts w:ascii="Cambria" w:eastAsiaTheme="majorEastAsia" w:hAnsi="Cambria" w:cstheme="majorBidi"/>
      <w:color w:val="1F3864" w:themeColor="accent1" w:themeShade="80"/>
      <w:spacing w:val="-10"/>
      <w:kern w:val="28"/>
      <w:sz w:val="56"/>
      <w:szCs w:val="56"/>
      <w:lang w:eastAsia="en-AU"/>
    </w:rPr>
  </w:style>
  <w:style w:type="character" w:customStyle="1" w:styleId="Heading3Char">
    <w:name w:val="Heading 3 Char"/>
    <w:basedOn w:val="DefaultParagraphFont"/>
    <w:link w:val="Heading3"/>
    <w:uiPriority w:val="9"/>
    <w:rsid w:val="00312F13"/>
    <w:rPr>
      <w:rFonts w:asciiTheme="majorHAnsi" w:eastAsiaTheme="majorEastAsia" w:hAnsiTheme="majorHAnsi" w:cstheme="majorBidi"/>
      <w:sz w:val="24"/>
      <w:szCs w:val="24"/>
      <w:lang w:eastAsia="en-AU"/>
    </w:rPr>
  </w:style>
  <w:style w:type="character" w:customStyle="1" w:styleId="Heading2Char">
    <w:name w:val="Heading 2 Char"/>
    <w:basedOn w:val="DefaultParagraphFont"/>
    <w:link w:val="Heading2"/>
    <w:uiPriority w:val="9"/>
    <w:rsid w:val="001300E8"/>
    <w:rPr>
      <w:rFonts w:asciiTheme="majorHAnsi" w:eastAsiaTheme="majorEastAsia" w:hAnsiTheme="majorHAnsi" w:cstheme="majorBidi"/>
      <w:sz w:val="26"/>
      <w:szCs w:val="26"/>
      <w:lang w:eastAsia="en-AU"/>
    </w:rPr>
  </w:style>
  <w:style w:type="paragraph" w:styleId="Subtitle">
    <w:name w:val="Subtitle"/>
    <w:basedOn w:val="Normal"/>
    <w:next w:val="Normal"/>
    <w:link w:val="SubtitleChar"/>
    <w:uiPriority w:val="11"/>
    <w:qFormat/>
    <w:rsid w:val="006A4E04"/>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6A4E04"/>
    <w:rPr>
      <w:rFonts w:eastAsiaTheme="minorEastAsia"/>
      <w:color w:val="5A5A5A" w:themeColor="text1" w:themeTint="A5"/>
      <w:spacing w:val="15"/>
      <w:lang w:eastAsia="en-AU"/>
    </w:rPr>
  </w:style>
  <w:style w:type="character" w:customStyle="1" w:styleId="Heading1Char">
    <w:name w:val="Heading 1 Char"/>
    <w:basedOn w:val="DefaultParagraphFont"/>
    <w:link w:val="Heading1"/>
    <w:uiPriority w:val="9"/>
    <w:rsid w:val="00A70849"/>
    <w:rPr>
      <w:rFonts w:asciiTheme="majorHAnsi" w:eastAsiaTheme="majorEastAsia" w:hAnsiTheme="majorHAnsi" w:cstheme="majorBidi"/>
      <w:color w:val="2F5496" w:themeColor="accent1" w:themeShade="BF"/>
      <w:sz w:val="32"/>
      <w:szCs w:val="32"/>
      <w:lang w:eastAsia="en-AU"/>
    </w:rPr>
  </w:style>
  <w:style w:type="paragraph" w:styleId="ListParagraph">
    <w:name w:val="List Paragraph"/>
    <w:basedOn w:val="Normal"/>
    <w:uiPriority w:val="34"/>
    <w:qFormat/>
    <w:rsid w:val="00A70849"/>
    <w:pPr>
      <w:ind w:left="720"/>
      <w:contextualSpacing/>
    </w:pPr>
  </w:style>
  <w:style w:type="paragraph" w:styleId="TOCHeading">
    <w:name w:val="TOC Heading"/>
    <w:basedOn w:val="Heading1"/>
    <w:next w:val="Normal"/>
    <w:uiPriority w:val="39"/>
    <w:unhideWhenUsed/>
    <w:qFormat/>
    <w:rsid w:val="00A70849"/>
    <w:pPr>
      <w:outlineLvl w:val="9"/>
    </w:pPr>
    <w:rPr>
      <w:lang w:val="en-US" w:eastAsia="en-US"/>
    </w:rPr>
  </w:style>
  <w:style w:type="paragraph" w:styleId="TOC2">
    <w:name w:val="toc 2"/>
    <w:basedOn w:val="Normal"/>
    <w:next w:val="Normal"/>
    <w:autoRedefine/>
    <w:uiPriority w:val="39"/>
    <w:unhideWhenUsed/>
    <w:rsid w:val="00A70849"/>
    <w:pPr>
      <w:spacing w:after="100"/>
      <w:ind w:left="220"/>
    </w:pPr>
  </w:style>
  <w:style w:type="paragraph" w:styleId="TOC1">
    <w:name w:val="toc 1"/>
    <w:basedOn w:val="Normal"/>
    <w:next w:val="Normal"/>
    <w:autoRedefine/>
    <w:uiPriority w:val="39"/>
    <w:unhideWhenUsed/>
    <w:rsid w:val="00A70849"/>
    <w:pPr>
      <w:spacing w:after="100"/>
    </w:pPr>
  </w:style>
  <w:style w:type="character" w:styleId="Hyperlink">
    <w:name w:val="Hyperlink"/>
    <w:basedOn w:val="DefaultParagraphFont"/>
    <w:uiPriority w:val="99"/>
    <w:unhideWhenUsed/>
    <w:rsid w:val="00A70849"/>
    <w:rPr>
      <w:color w:val="0563C1" w:themeColor="hyperlink"/>
      <w:u w:val="single"/>
    </w:rPr>
  </w:style>
  <w:style w:type="paragraph" w:styleId="Header">
    <w:name w:val="header"/>
    <w:basedOn w:val="Normal"/>
    <w:link w:val="HeaderChar"/>
    <w:uiPriority w:val="99"/>
    <w:unhideWhenUsed/>
    <w:rsid w:val="00B727D2"/>
    <w:pPr>
      <w:tabs>
        <w:tab w:val="center" w:pos="4513"/>
        <w:tab w:val="right" w:pos="9026"/>
      </w:tabs>
      <w:spacing w:line="240" w:lineRule="auto"/>
    </w:pPr>
  </w:style>
  <w:style w:type="character" w:customStyle="1" w:styleId="HeaderChar">
    <w:name w:val="Header Char"/>
    <w:basedOn w:val="DefaultParagraphFont"/>
    <w:link w:val="Header"/>
    <w:uiPriority w:val="99"/>
    <w:rsid w:val="00B727D2"/>
    <w:rPr>
      <w:rFonts w:ascii="Times New Roman" w:hAnsi="Times New Roman" w:cs="Times New Roman"/>
      <w:lang w:eastAsia="en-AU"/>
    </w:rPr>
  </w:style>
  <w:style w:type="paragraph" w:styleId="Footer">
    <w:name w:val="footer"/>
    <w:basedOn w:val="Normal"/>
    <w:link w:val="FooterChar"/>
    <w:uiPriority w:val="99"/>
    <w:unhideWhenUsed/>
    <w:rsid w:val="00B727D2"/>
    <w:pPr>
      <w:tabs>
        <w:tab w:val="center" w:pos="4513"/>
        <w:tab w:val="right" w:pos="9026"/>
      </w:tabs>
      <w:spacing w:line="240" w:lineRule="auto"/>
    </w:pPr>
  </w:style>
  <w:style w:type="character" w:customStyle="1" w:styleId="FooterChar">
    <w:name w:val="Footer Char"/>
    <w:basedOn w:val="DefaultParagraphFont"/>
    <w:link w:val="Footer"/>
    <w:uiPriority w:val="99"/>
    <w:rsid w:val="00B727D2"/>
    <w:rPr>
      <w:rFonts w:ascii="Times New Roman" w:hAnsi="Times New Roman" w:cs="Times New Roman"/>
      <w:lang w:eastAsia="en-AU"/>
    </w:rPr>
  </w:style>
  <w:style w:type="paragraph" w:styleId="Caption">
    <w:name w:val="caption"/>
    <w:basedOn w:val="Normal"/>
    <w:next w:val="Normal"/>
    <w:uiPriority w:val="35"/>
    <w:unhideWhenUsed/>
    <w:qFormat/>
    <w:rsid w:val="002D34F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34FB"/>
  </w:style>
  <w:style w:type="character" w:styleId="PlaceholderText">
    <w:name w:val="Placeholder Text"/>
    <w:basedOn w:val="DefaultParagraphFont"/>
    <w:uiPriority w:val="99"/>
    <w:semiHidden/>
    <w:rsid w:val="00421BD9"/>
    <w:rPr>
      <w:color w:val="808080"/>
    </w:rPr>
  </w:style>
  <w:style w:type="table" w:styleId="TableGrid">
    <w:name w:val="Table Grid"/>
    <w:basedOn w:val="TableNormal"/>
    <w:uiPriority w:val="39"/>
    <w:rsid w:val="00EF7C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EF7C22"/>
    <w:pPr>
      <w:spacing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3-Accent5">
    <w:name w:val="Grid Table 3 Accent 5"/>
    <w:basedOn w:val="TableNormal"/>
    <w:uiPriority w:val="48"/>
    <w:rsid w:val="00E32963"/>
    <w:pPr>
      <w:spacing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paragraph" w:styleId="Bibliography">
    <w:name w:val="Bibliography"/>
    <w:basedOn w:val="Normal"/>
    <w:next w:val="Normal"/>
    <w:uiPriority w:val="37"/>
    <w:unhideWhenUsed/>
    <w:rsid w:val="00E32963"/>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9EB8FB-849A-4F3A-8374-2FE9E418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24</Pages>
  <Words>7324</Words>
  <Characters>41748</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k Wilton</dc:creator>
  <cp:keywords/>
  <dc:description/>
  <cp:lastModifiedBy>Patrick Wilton</cp:lastModifiedBy>
  <cp:revision>3</cp:revision>
  <dcterms:created xsi:type="dcterms:W3CDTF">2019-09-30T22:44:00Z</dcterms:created>
  <dcterms:modified xsi:type="dcterms:W3CDTF">2019-10-01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5AkdGSpe"/&gt;&lt;style id="http://www.zotero.org/styles/elsevier-harvard" hasBibliography="1" bibliographyStyleHasBeenSet="1"/&gt;&lt;prefs&gt;&lt;pref name="fieldType" value="Field"/&gt;&lt;/prefs&gt;&lt;/data&gt;</vt:lpwstr>
  </property>
</Properties>
</file>